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89628" w14:textId="307BA87D" w:rsidR="000E3A23" w:rsidRDefault="002E437A" w:rsidP="004E0156">
      <w:pPr>
        <w:jc w:val="left"/>
        <w:rPr>
          <w:lang w:val="en"/>
        </w:rPr>
      </w:pPr>
      <w:r>
        <w:rPr>
          <w:noProof/>
        </w:rPr>
        <mc:AlternateContent>
          <mc:Choice Requires="wps">
            <w:drawing>
              <wp:anchor distT="0" distB="0" distL="182880" distR="114300" simplePos="0" relativeHeight="251662336" behindDoc="0" locked="0" layoutInCell="1" allowOverlap="1" wp14:anchorId="25233402" wp14:editId="2EBF32F4">
                <wp:simplePos x="0" y="0"/>
                <wp:positionH relativeFrom="page">
                  <wp:align>right</wp:align>
                </wp:positionH>
                <wp:positionV relativeFrom="page">
                  <wp:align>top</wp:align>
                </wp:positionV>
                <wp:extent cx="3692525" cy="10058400"/>
                <wp:effectExtent l="3175" t="0" r="0" b="0"/>
                <wp:wrapSquare wrapText="bothSides"/>
                <wp:docPr id="75744682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92525" cy="10058400"/>
                        </a:xfrm>
                        <a:prstGeom prst="rect">
                          <a:avLst/>
                        </a:prstGeom>
                        <a:blipFill dpi="0" rotWithShape="1">
                          <a:blip r:embed="rId9"/>
                          <a:srcRect/>
                          <a:stretch>
                            <a:fillRect/>
                          </a:stretch>
                        </a:blip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1E3B339" id="Rectangle 29" o:spid="_x0000_s1026" style="position:absolute;margin-left:239.55pt;margin-top:0;width:290.75pt;height:11in;z-index:251662336;visibility:visible;mso-wrap-style:square;mso-width-percent:0;mso-height-percent:0;mso-wrap-distance-left:14.4pt;mso-wrap-distance-top:0;mso-wrap-distance-right:9pt;mso-wrap-distance-bottom:0;mso-position-horizontal:right;mso-position-horizontal-relative:page;mso-position-vertical:top;mso-position-vertical-relative:page;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" stroked="f" strokeweight="2pt">
                <v:fill r:id="rId10" o:title="" recolor="t" rotate="t" type="frame"/>
                <w10:wrap type="square" anchorx="page" anchory="page"/>
              </v:rect>
            </w:pict>
          </mc:Fallback>
        </mc:AlternateContent>
      </w:r>
    </w:p>
    <w:p w14:paraId="07954A9C" w14:textId="77777777" w:rsidR="00041BF1" w:rsidRPr="0031437E" w:rsidRDefault="00041BF1" w:rsidP="004E0156">
      <w:pPr>
        <w:jc w:val="left"/>
        <w:rPr>
          <w:sz w:val="14"/>
          <w:szCs w:val="14"/>
          <w:lang w:val="en"/>
        </w:rPr>
      </w:pPr>
    </w:p>
    <w:p w14:paraId="055C007E" w14:textId="49D6F78A" w:rsidR="000E3A23" w:rsidRDefault="006E39C6" w:rsidP="00DB1E99">
      <w:pPr>
        <w:pStyle w:val="Title"/>
      </w:pPr>
      <w:r>
        <w:t>Business Report</w:t>
      </w:r>
    </w:p>
    <w:p w14:paraId="56E3425F" w14:textId="68CCB134" w:rsidR="006E39C6" w:rsidRDefault="009043BE" w:rsidP="006E39C6">
      <w:pPr>
        <w:rPr>
          <w:lang w:val="en"/>
        </w:rPr>
      </w:pPr>
      <w:r>
        <w:rPr>
          <w:lang w:val="en"/>
        </w:rPr>
        <w:t xml:space="preserve">Airline Forecasting and Sentiment Analysis </w:t>
      </w:r>
    </w:p>
    <w:p w14:paraId="7B16EC0B" w14:textId="64AE9970" w:rsidR="006E39C6" w:rsidRPr="006E39C6" w:rsidRDefault="00EF500B" w:rsidP="006E39C6">
      <w:pPr>
        <w:rPr>
          <w:lang w:val="en"/>
        </w:rPr>
      </w:pPr>
      <w:r>
        <w:rPr>
          <w:lang w:val="en"/>
        </w:rPr>
        <w:t xml:space="preserve">Insight Report </w:t>
      </w:r>
    </w:p>
    <w:p w14:paraId="358B8FA1" w14:textId="256FE007" w:rsidR="000E3A23" w:rsidRPr="00F010C2" w:rsidRDefault="00EF500B" w:rsidP="009058D5">
      <w:pPr>
        <w:jc w:val="left"/>
        <w:rPr>
          <w:rFonts w:ascii="Segoe UI Light" w:hAnsi="Segoe UI Light" w:cs="Segoe UI Light"/>
          <w:sz w:val="46"/>
          <w:szCs w:val="46"/>
          <w:lang w:val="en"/>
        </w:rPr>
      </w:pPr>
      <w:r>
        <w:rPr>
          <w:rFonts w:ascii="Segoe UI Light" w:hAnsi="Segoe UI Light" w:cs="Segoe UI Light"/>
          <w:sz w:val="46"/>
          <w:szCs w:val="46"/>
          <w:lang w:val="en"/>
        </w:rPr>
        <w:t>2023</w:t>
      </w:r>
    </w:p>
    <w:p w14:paraId="4611F39F" w14:textId="77777777" w:rsidR="00041BF1" w:rsidRPr="0031437E" w:rsidRDefault="00041BF1" w:rsidP="004E0156">
      <w:pPr>
        <w:jc w:val="left"/>
        <w:rPr>
          <w:sz w:val="16"/>
          <w:szCs w:val="16"/>
          <w:lang w:val="en"/>
        </w:rPr>
      </w:pPr>
    </w:p>
    <w:p w14:paraId="23F6A983" w14:textId="77777777" w:rsidR="000C0AB9" w:rsidRDefault="000C0AB9" w:rsidP="00C27A1E">
      <w:pPr>
        <w:jc w:val="left"/>
        <w:rPr>
          <w:rFonts w:ascii="Segoe UI Light" w:hAnsi="Segoe UI Light" w:cs="Segoe UI Light"/>
          <w:lang w:val="en"/>
        </w:rPr>
      </w:pPr>
    </w:p>
    <w:p w14:paraId="7AE5A6A4" w14:textId="54FABD55" w:rsidR="00F010C2" w:rsidRPr="00F010C2" w:rsidRDefault="002E437A" w:rsidP="00C27A1E">
      <w:pPr>
        <w:jc w:val="left"/>
        <w:rPr>
          <w:rFonts w:ascii="Segoe UI Light" w:hAnsi="Segoe UI Light" w:cs="Segoe UI Light"/>
          <w:lang w:val="en"/>
        </w:rPr>
      </w:pPr>
      <w:r>
        <w:rPr>
          <w:noProof/>
        </w:rPr>
        <mc:AlternateContent>
          <mc:Choice Requires="wps">
            <w:drawing>
              <wp:inline distT="0" distB="0" distL="0" distR="0" wp14:anchorId="3DC66AA9" wp14:editId="2E963EFA">
                <wp:extent cx="2768600" cy="635"/>
                <wp:effectExtent l="11430" t="5080" r="10795" b="13970"/>
                <wp:docPr id="330149287"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68600" cy="0"/>
                        </a:xfrm>
                        <a:prstGeom prst="line">
                          <a:avLst/>
                        </a:prstGeom>
                        <a:noFill/>
                        <a:ln w="3175">
                          <a:solidFill>
                            <a:srgbClr val="6589BD"/>
                          </a:solidFill>
                          <a:prstDash val="lgDash"/>
                          <a:round/>
                          <a:headEnd/>
                          <a:tailEnd/>
                        </a:ln>
                        <a:extLst>
                          <a:ext uri="{909E8E84-426E-40DD-AFC4-6F175D3DCCD1}">
                            <a14:hiddenFill xmlns:a14="http://schemas.microsoft.com/office/drawing/2010/main">
                              <a:noFill/>
                            </a14:hiddenFill>
                          </a:ext>
                        </a:extLst>
                      </wps:spPr>
                      <wps:bodyPr/>
                    </wps:wsp>
                  </a:graphicData>
                </a:graphic>
              </wp:inline>
            </w:drawing>
          </mc:Choice>
          <mc:Fallback xmlns:w16du="http://schemas.microsoft.com/office/word/2023/wordml/word16du">
            <w:pict>
              <v:line w14:anchorId="263DE5A8" id="Straight Connector 32" o:spid="_x0000_s1026" style="visibility:visible;mso-wrap-style:square;mso-left-percent:-10001;mso-top-percent:-10001;mso-position-horizontal:absolute;mso-position-horizontal-relative:char;mso-position-vertical:absolute;mso-position-vertical-relative:line;mso-left-percent:-10001;mso-top-percent:-10001" from="0,0" to="218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" strokecolor="#6589bd" strokeweight=".25pt">
                <v:stroke dashstyle="longDash"/>
                <w10:anchorlock/>
              </v:line>
            </w:pict>
          </mc:Fallback>
        </mc:AlternateContent>
      </w:r>
    </w:p>
    <w:p w14:paraId="5736CF46" w14:textId="77777777" w:rsidR="00F010C2" w:rsidRDefault="00F010C2" w:rsidP="004E0156">
      <w:pPr>
        <w:jc w:val="left"/>
        <w:rPr>
          <w:rFonts w:ascii="Segoe UI Light" w:hAnsi="Segoe UI Light" w:cs="Segoe UI Light"/>
          <w:b/>
          <w:bCs/>
          <w:caps/>
          <w:spacing w:val="20"/>
          <w:lang w:val="en"/>
        </w:rPr>
      </w:pPr>
    </w:p>
    <w:p w14:paraId="6CBA8745" w14:textId="77777777" w:rsidR="001E223A" w:rsidRPr="001A26E0" w:rsidRDefault="000E3A23" w:rsidP="00F010C2">
      <w:pPr>
        <w:spacing w:after="40"/>
        <w:jc w:val="left"/>
        <w:rPr>
          <w:rFonts w:ascii="Segoe UI Light" w:hAnsi="Segoe UI Light" w:cs="Segoe UI Light"/>
          <w:caps/>
          <w:color w:val="0070C0"/>
          <w:spacing w:val="20"/>
          <w:sz w:val="26"/>
          <w:szCs w:val="26"/>
          <w:lang w:val="en"/>
        </w:rPr>
      </w:pPr>
      <w:r w:rsidRPr="001A26E0">
        <w:rPr>
          <w:rFonts w:ascii="Segoe UI Light" w:hAnsi="Segoe UI Light" w:cs="Segoe UI Light"/>
          <w:caps/>
          <w:color w:val="0070C0"/>
          <w:spacing w:val="20"/>
          <w:sz w:val="26"/>
          <w:szCs w:val="26"/>
          <w:lang w:val="en"/>
        </w:rPr>
        <w:t>Prepared by:</w:t>
      </w:r>
    </w:p>
    <w:p w14:paraId="60D00E94" w14:textId="665D0A3D" w:rsidR="00797039" w:rsidRPr="00EF500B" w:rsidRDefault="00C41FF5" w:rsidP="00890D67">
      <w:pPr>
        <w:jc w:val="left"/>
        <w:rPr>
          <w:rFonts w:ascii="Segoe UI Light" w:hAnsi="Segoe UI Light" w:cs="Segoe UI Light"/>
          <w:sz w:val="30"/>
          <w:szCs w:val="30"/>
          <w:lang w:val="en-IE"/>
        </w:rPr>
      </w:pPr>
      <w:r w:rsidRPr="00EF500B">
        <w:rPr>
          <w:rFonts w:ascii="Segoe UI Light" w:hAnsi="Segoe UI Light" w:cs="Segoe UI Light"/>
          <w:sz w:val="30"/>
          <w:szCs w:val="30"/>
          <w:lang w:val="en-IE"/>
        </w:rPr>
        <w:t>Bobbi McDermott</w:t>
      </w:r>
    </w:p>
    <w:p w14:paraId="28CC210E" w14:textId="77777777" w:rsidR="0031437E" w:rsidRPr="00EF500B" w:rsidRDefault="0031437E" w:rsidP="00F010C2">
      <w:pPr>
        <w:rPr>
          <w:lang w:val="en-IE"/>
        </w:rPr>
      </w:pPr>
    </w:p>
    <w:p w14:paraId="3A1CCF08" w14:textId="77777777" w:rsidR="00F010C2" w:rsidRPr="00EF500B" w:rsidRDefault="00F010C2" w:rsidP="00F010C2">
      <w:pPr>
        <w:rPr>
          <w:lang w:val="en-IE"/>
        </w:rPr>
      </w:pPr>
    </w:p>
    <w:p w14:paraId="5BC250F4" w14:textId="728F748D" w:rsidR="000E3A23" w:rsidRPr="00EF500B" w:rsidRDefault="000E3A23" w:rsidP="0060735E">
      <w:pPr>
        <w:jc w:val="left"/>
        <w:rPr>
          <w:u w:val="single"/>
          <w:lang w:val="en-IE"/>
        </w:rPr>
      </w:pPr>
      <w:r w:rsidRPr="00EF500B">
        <w:rPr>
          <w:u w:val="single"/>
          <w:lang w:val="en-IE"/>
        </w:rPr>
        <w:br w:type="page"/>
      </w:r>
    </w:p>
    <w:sdt>
      <w:sdtPr>
        <w:rPr>
          <w:rFonts w:ascii="Segoe UI" w:eastAsiaTheme="minorEastAsia" w:hAnsi="Segoe UI" w:cstheme="minorBidi"/>
          <w:b w:val="0"/>
          <w:bCs w:val="0"/>
          <w:smallCaps w:val="0"/>
          <w:color w:val="auto"/>
          <w:spacing w:val="0"/>
          <w:sz w:val="22"/>
          <w:szCs w:val="22"/>
          <w:lang w:val="en-US" w:bidi="ar-SA"/>
        </w:rPr>
        <w:id w:val="-1233469760"/>
        <w:docPartObj>
          <w:docPartGallery w:val="Table of Contents"/>
          <w:docPartUnique/>
        </w:docPartObj>
      </w:sdtPr>
      <w:sdtEndPr>
        <w:rPr>
          <w:noProof/>
          <w:sz w:val="2"/>
          <w:szCs w:val="2"/>
        </w:rPr>
      </w:sdtEndPr>
      <w:sdtContent>
        <w:p w14:paraId="48A88A5D" w14:textId="77777777" w:rsidR="0038262E" w:rsidRPr="00EF500B" w:rsidRDefault="0038262E">
          <w:pPr>
            <w:pStyle w:val="TOCHeading"/>
            <w:rPr>
              <w:lang w:val="en-IE"/>
            </w:rPr>
          </w:pPr>
          <w:r w:rsidRPr="00EF500B">
            <w:rPr>
              <w:lang w:val="en-IE"/>
            </w:rPr>
            <w:t>Contents</w:t>
          </w:r>
        </w:p>
        <w:p w14:paraId="4E1992B8" w14:textId="73E018AB" w:rsidR="00EF2F29" w:rsidRDefault="0038262E">
          <w:pPr>
            <w:pStyle w:val="TOC1"/>
            <w:tabs>
              <w:tab w:val="right" w:leader="dot" w:pos="9494"/>
            </w:tabs>
            <w:rPr>
              <w:rFonts w:asciiTheme="minorHAnsi" w:hAnsiTheme="minorHAnsi"/>
              <w:noProof/>
              <w:kern w:val="2"/>
              <w:lang w:val="en-GB" w:eastAsia="en-GB"/>
              <w14:ligatures w14:val="standardContextual"/>
            </w:rPr>
          </w:pPr>
          <w:r>
            <w:fldChar w:fldCharType="begin"/>
          </w:r>
          <w:r>
            <w:instrText xml:space="preserve"> TOC \o "1-3" \h \z \u </w:instrText>
          </w:r>
          <w:r>
            <w:fldChar w:fldCharType="separate"/>
          </w:r>
          <w:hyperlink w:anchor="_Toc136380183" w:history="1">
            <w:r w:rsidR="00EF2F29" w:rsidRPr="008C01D1">
              <w:rPr>
                <w:rStyle w:val="Hyperlink"/>
                <w:noProof/>
              </w:rPr>
              <w:t>Introduction</w:t>
            </w:r>
            <w:r w:rsidR="00EF2F29">
              <w:rPr>
                <w:noProof/>
                <w:webHidden/>
              </w:rPr>
              <w:tab/>
            </w:r>
            <w:r w:rsidR="00EF2F29">
              <w:rPr>
                <w:noProof/>
                <w:webHidden/>
              </w:rPr>
              <w:fldChar w:fldCharType="begin"/>
            </w:r>
            <w:r w:rsidR="00EF2F29">
              <w:rPr>
                <w:noProof/>
                <w:webHidden/>
              </w:rPr>
              <w:instrText xml:space="preserve"> PAGEREF _Toc136380183 \h </w:instrText>
            </w:r>
            <w:r w:rsidR="00EF2F29">
              <w:rPr>
                <w:noProof/>
                <w:webHidden/>
              </w:rPr>
            </w:r>
            <w:r w:rsidR="00EF2F29">
              <w:rPr>
                <w:noProof/>
                <w:webHidden/>
              </w:rPr>
              <w:fldChar w:fldCharType="separate"/>
            </w:r>
            <w:r w:rsidR="00815A70">
              <w:rPr>
                <w:noProof/>
                <w:webHidden/>
              </w:rPr>
              <w:t>3</w:t>
            </w:r>
            <w:r w:rsidR="00EF2F29">
              <w:rPr>
                <w:noProof/>
                <w:webHidden/>
              </w:rPr>
              <w:fldChar w:fldCharType="end"/>
            </w:r>
          </w:hyperlink>
        </w:p>
        <w:p w14:paraId="461E866B" w14:textId="3C8ECF9C"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184" w:history="1">
            <w:r w:rsidR="00EF2F29" w:rsidRPr="008C01D1">
              <w:rPr>
                <w:rStyle w:val="Hyperlink"/>
                <w:noProof/>
              </w:rPr>
              <w:t>Section 1: Business Understanding</w:t>
            </w:r>
            <w:r w:rsidR="00EF2F29">
              <w:rPr>
                <w:noProof/>
                <w:webHidden/>
              </w:rPr>
              <w:tab/>
            </w:r>
            <w:r w:rsidR="00EF2F29">
              <w:rPr>
                <w:noProof/>
                <w:webHidden/>
              </w:rPr>
              <w:fldChar w:fldCharType="begin"/>
            </w:r>
            <w:r w:rsidR="00EF2F29">
              <w:rPr>
                <w:noProof/>
                <w:webHidden/>
              </w:rPr>
              <w:instrText xml:space="preserve"> PAGEREF _Toc136380184 \h </w:instrText>
            </w:r>
            <w:r w:rsidR="00EF2F29">
              <w:rPr>
                <w:noProof/>
                <w:webHidden/>
              </w:rPr>
            </w:r>
            <w:r w:rsidR="00EF2F29">
              <w:rPr>
                <w:noProof/>
                <w:webHidden/>
              </w:rPr>
              <w:fldChar w:fldCharType="separate"/>
            </w:r>
            <w:r w:rsidR="00815A70">
              <w:rPr>
                <w:noProof/>
                <w:webHidden/>
              </w:rPr>
              <w:t>4</w:t>
            </w:r>
            <w:r w:rsidR="00EF2F29">
              <w:rPr>
                <w:noProof/>
                <w:webHidden/>
              </w:rPr>
              <w:fldChar w:fldCharType="end"/>
            </w:r>
          </w:hyperlink>
        </w:p>
        <w:p w14:paraId="1C178E17" w14:textId="42F8D659"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185" w:history="1">
            <w:r w:rsidR="00EF2F29" w:rsidRPr="008C01D1">
              <w:rPr>
                <w:rStyle w:val="Hyperlink"/>
                <w:noProof/>
              </w:rPr>
              <w:t>Section 2: Data Understanding</w:t>
            </w:r>
            <w:r w:rsidR="00EF2F29">
              <w:rPr>
                <w:noProof/>
                <w:webHidden/>
              </w:rPr>
              <w:tab/>
            </w:r>
            <w:r w:rsidR="00EF2F29">
              <w:rPr>
                <w:noProof/>
                <w:webHidden/>
              </w:rPr>
              <w:fldChar w:fldCharType="begin"/>
            </w:r>
            <w:r w:rsidR="00EF2F29">
              <w:rPr>
                <w:noProof/>
                <w:webHidden/>
              </w:rPr>
              <w:instrText xml:space="preserve"> PAGEREF _Toc136380185 \h </w:instrText>
            </w:r>
            <w:r w:rsidR="00EF2F29">
              <w:rPr>
                <w:noProof/>
                <w:webHidden/>
              </w:rPr>
            </w:r>
            <w:r w:rsidR="00EF2F29">
              <w:rPr>
                <w:noProof/>
                <w:webHidden/>
              </w:rPr>
              <w:fldChar w:fldCharType="separate"/>
            </w:r>
            <w:r w:rsidR="00815A70">
              <w:rPr>
                <w:noProof/>
                <w:webHidden/>
              </w:rPr>
              <w:t>5</w:t>
            </w:r>
            <w:r w:rsidR="00EF2F29">
              <w:rPr>
                <w:noProof/>
                <w:webHidden/>
              </w:rPr>
              <w:fldChar w:fldCharType="end"/>
            </w:r>
          </w:hyperlink>
        </w:p>
        <w:p w14:paraId="4EB2CC51" w14:textId="4E314758"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186" w:history="1">
            <w:r w:rsidR="00EF2F29" w:rsidRPr="008C01D1">
              <w:rPr>
                <w:rStyle w:val="Hyperlink"/>
                <w:noProof/>
              </w:rPr>
              <w:t>Section 3: Data Preparation / Description</w:t>
            </w:r>
            <w:r w:rsidR="00EF2F29">
              <w:rPr>
                <w:noProof/>
                <w:webHidden/>
              </w:rPr>
              <w:tab/>
            </w:r>
            <w:r w:rsidR="00EF2F29">
              <w:rPr>
                <w:noProof/>
                <w:webHidden/>
              </w:rPr>
              <w:fldChar w:fldCharType="begin"/>
            </w:r>
            <w:r w:rsidR="00EF2F29">
              <w:rPr>
                <w:noProof/>
                <w:webHidden/>
              </w:rPr>
              <w:instrText xml:space="preserve"> PAGEREF _Toc136380186 \h </w:instrText>
            </w:r>
            <w:r w:rsidR="00EF2F29">
              <w:rPr>
                <w:noProof/>
                <w:webHidden/>
              </w:rPr>
            </w:r>
            <w:r w:rsidR="00EF2F29">
              <w:rPr>
                <w:noProof/>
                <w:webHidden/>
              </w:rPr>
              <w:fldChar w:fldCharType="separate"/>
            </w:r>
            <w:r w:rsidR="00815A70">
              <w:rPr>
                <w:noProof/>
                <w:webHidden/>
              </w:rPr>
              <w:t>6</w:t>
            </w:r>
            <w:r w:rsidR="00EF2F29">
              <w:rPr>
                <w:noProof/>
                <w:webHidden/>
              </w:rPr>
              <w:fldChar w:fldCharType="end"/>
            </w:r>
          </w:hyperlink>
        </w:p>
        <w:p w14:paraId="3C550F99" w14:textId="0EE22895"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87" w:history="1">
            <w:r w:rsidR="00EF2F29" w:rsidRPr="008C01D1">
              <w:rPr>
                <w:rStyle w:val="Hyperlink"/>
                <w:noProof/>
              </w:rPr>
              <w:t>Overall Preparation</w:t>
            </w:r>
            <w:r w:rsidR="00EF2F29">
              <w:rPr>
                <w:noProof/>
                <w:webHidden/>
              </w:rPr>
              <w:tab/>
            </w:r>
            <w:r w:rsidR="00EF2F29">
              <w:rPr>
                <w:noProof/>
                <w:webHidden/>
              </w:rPr>
              <w:fldChar w:fldCharType="begin"/>
            </w:r>
            <w:r w:rsidR="00EF2F29">
              <w:rPr>
                <w:noProof/>
                <w:webHidden/>
              </w:rPr>
              <w:instrText xml:space="preserve"> PAGEREF _Toc136380187 \h </w:instrText>
            </w:r>
            <w:r w:rsidR="00EF2F29">
              <w:rPr>
                <w:noProof/>
                <w:webHidden/>
              </w:rPr>
            </w:r>
            <w:r w:rsidR="00EF2F29">
              <w:rPr>
                <w:noProof/>
                <w:webHidden/>
              </w:rPr>
              <w:fldChar w:fldCharType="separate"/>
            </w:r>
            <w:r w:rsidR="00815A70">
              <w:rPr>
                <w:noProof/>
                <w:webHidden/>
              </w:rPr>
              <w:t>6</w:t>
            </w:r>
            <w:r w:rsidR="00EF2F29">
              <w:rPr>
                <w:noProof/>
                <w:webHidden/>
              </w:rPr>
              <w:fldChar w:fldCharType="end"/>
            </w:r>
          </w:hyperlink>
        </w:p>
        <w:p w14:paraId="2644480F" w14:textId="2B28E627"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88" w:history="1">
            <w:r w:rsidR="00EF2F29" w:rsidRPr="008C01D1">
              <w:rPr>
                <w:rStyle w:val="Hyperlink"/>
                <w:noProof/>
              </w:rPr>
              <w:t>Preparation for Time Series</w:t>
            </w:r>
            <w:r w:rsidR="00EF2F29">
              <w:rPr>
                <w:noProof/>
                <w:webHidden/>
              </w:rPr>
              <w:tab/>
            </w:r>
            <w:r w:rsidR="00EF2F29">
              <w:rPr>
                <w:noProof/>
                <w:webHidden/>
              </w:rPr>
              <w:fldChar w:fldCharType="begin"/>
            </w:r>
            <w:r w:rsidR="00EF2F29">
              <w:rPr>
                <w:noProof/>
                <w:webHidden/>
              </w:rPr>
              <w:instrText xml:space="preserve"> PAGEREF _Toc136380188 \h </w:instrText>
            </w:r>
            <w:r w:rsidR="00EF2F29">
              <w:rPr>
                <w:noProof/>
                <w:webHidden/>
              </w:rPr>
            </w:r>
            <w:r w:rsidR="00EF2F29">
              <w:rPr>
                <w:noProof/>
                <w:webHidden/>
              </w:rPr>
              <w:fldChar w:fldCharType="separate"/>
            </w:r>
            <w:r w:rsidR="00815A70">
              <w:rPr>
                <w:noProof/>
                <w:webHidden/>
              </w:rPr>
              <w:t>7</w:t>
            </w:r>
            <w:r w:rsidR="00EF2F29">
              <w:rPr>
                <w:noProof/>
                <w:webHidden/>
              </w:rPr>
              <w:fldChar w:fldCharType="end"/>
            </w:r>
          </w:hyperlink>
        </w:p>
        <w:p w14:paraId="248D3B5F" w14:textId="6285488F"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189" w:history="1">
            <w:r w:rsidR="00EF2F29" w:rsidRPr="008C01D1">
              <w:rPr>
                <w:rStyle w:val="Hyperlink"/>
                <w:noProof/>
              </w:rPr>
              <w:t>Section 4: Time Series: Retweet Count</w:t>
            </w:r>
            <w:r w:rsidR="00EF2F29">
              <w:rPr>
                <w:noProof/>
                <w:webHidden/>
              </w:rPr>
              <w:tab/>
            </w:r>
            <w:r w:rsidR="00EF2F29">
              <w:rPr>
                <w:noProof/>
                <w:webHidden/>
              </w:rPr>
              <w:fldChar w:fldCharType="begin"/>
            </w:r>
            <w:r w:rsidR="00EF2F29">
              <w:rPr>
                <w:noProof/>
                <w:webHidden/>
              </w:rPr>
              <w:instrText xml:space="preserve"> PAGEREF _Toc136380189 \h </w:instrText>
            </w:r>
            <w:r w:rsidR="00EF2F29">
              <w:rPr>
                <w:noProof/>
                <w:webHidden/>
              </w:rPr>
            </w:r>
            <w:r w:rsidR="00EF2F29">
              <w:rPr>
                <w:noProof/>
                <w:webHidden/>
              </w:rPr>
              <w:fldChar w:fldCharType="separate"/>
            </w:r>
            <w:r w:rsidR="00815A70">
              <w:rPr>
                <w:noProof/>
                <w:webHidden/>
              </w:rPr>
              <w:t>7</w:t>
            </w:r>
            <w:r w:rsidR="00EF2F29">
              <w:rPr>
                <w:noProof/>
                <w:webHidden/>
              </w:rPr>
              <w:fldChar w:fldCharType="end"/>
            </w:r>
          </w:hyperlink>
        </w:p>
        <w:p w14:paraId="592B6FC5" w14:textId="0601E98B"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0" w:history="1">
            <w:r w:rsidR="00EF2F29" w:rsidRPr="008C01D1">
              <w:rPr>
                <w:rStyle w:val="Hyperlink"/>
                <w:noProof/>
              </w:rPr>
              <w:t>Autocorrelation and Partial Autocorrelation</w:t>
            </w:r>
            <w:r w:rsidR="00EF2F29">
              <w:rPr>
                <w:noProof/>
                <w:webHidden/>
              </w:rPr>
              <w:tab/>
            </w:r>
            <w:r w:rsidR="00EF2F29">
              <w:rPr>
                <w:noProof/>
                <w:webHidden/>
              </w:rPr>
              <w:fldChar w:fldCharType="begin"/>
            </w:r>
            <w:r w:rsidR="00EF2F29">
              <w:rPr>
                <w:noProof/>
                <w:webHidden/>
              </w:rPr>
              <w:instrText xml:space="preserve"> PAGEREF _Toc136380190 \h </w:instrText>
            </w:r>
            <w:r w:rsidR="00EF2F29">
              <w:rPr>
                <w:noProof/>
                <w:webHidden/>
              </w:rPr>
            </w:r>
            <w:r w:rsidR="00EF2F29">
              <w:rPr>
                <w:noProof/>
                <w:webHidden/>
              </w:rPr>
              <w:fldChar w:fldCharType="separate"/>
            </w:r>
            <w:r w:rsidR="00815A70">
              <w:rPr>
                <w:noProof/>
                <w:webHidden/>
              </w:rPr>
              <w:t>8</w:t>
            </w:r>
            <w:r w:rsidR="00EF2F29">
              <w:rPr>
                <w:noProof/>
                <w:webHidden/>
              </w:rPr>
              <w:fldChar w:fldCharType="end"/>
            </w:r>
          </w:hyperlink>
        </w:p>
        <w:p w14:paraId="726BC49C" w14:textId="65657B5B"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1" w:history="1">
            <w:r w:rsidR="00EF2F29" w:rsidRPr="008C01D1">
              <w:rPr>
                <w:rStyle w:val="Hyperlink"/>
                <w:noProof/>
              </w:rPr>
              <w:t>Augmented Dickey_Fuller Test to Determine Stationarity</w:t>
            </w:r>
            <w:r w:rsidR="00EF2F29">
              <w:rPr>
                <w:noProof/>
                <w:webHidden/>
              </w:rPr>
              <w:tab/>
            </w:r>
            <w:r w:rsidR="00EF2F29">
              <w:rPr>
                <w:noProof/>
                <w:webHidden/>
              </w:rPr>
              <w:fldChar w:fldCharType="begin"/>
            </w:r>
            <w:r w:rsidR="00EF2F29">
              <w:rPr>
                <w:noProof/>
                <w:webHidden/>
              </w:rPr>
              <w:instrText xml:space="preserve"> PAGEREF _Toc136380191 \h </w:instrText>
            </w:r>
            <w:r w:rsidR="00EF2F29">
              <w:rPr>
                <w:noProof/>
                <w:webHidden/>
              </w:rPr>
            </w:r>
            <w:r w:rsidR="00EF2F29">
              <w:rPr>
                <w:noProof/>
                <w:webHidden/>
              </w:rPr>
              <w:fldChar w:fldCharType="separate"/>
            </w:r>
            <w:r w:rsidR="00815A70">
              <w:rPr>
                <w:noProof/>
                <w:webHidden/>
              </w:rPr>
              <w:t>9</w:t>
            </w:r>
            <w:r w:rsidR="00EF2F29">
              <w:rPr>
                <w:noProof/>
                <w:webHidden/>
              </w:rPr>
              <w:fldChar w:fldCharType="end"/>
            </w:r>
          </w:hyperlink>
        </w:p>
        <w:p w14:paraId="2B629207" w14:textId="3139D6A4"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2" w:history="1">
            <w:r w:rsidR="00EF2F29" w:rsidRPr="008C01D1">
              <w:rPr>
                <w:rStyle w:val="Hyperlink"/>
                <w:noProof/>
              </w:rPr>
              <w:t>Optimal Arima (Auto Regressive Inegrated Moving Average) Parameters</w:t>
            </w:r>
            <w:r w:rsidR="00EF2F29">
              <w:rPr>
                <w:noProof/>
                <w:webHidden/>
              </w:rPr>
              <w:tab/>
            </w:r>
            <w:r w:rsidR="00EF2F29">
              <w:rPr>
                <w:noProof/>
                <w:webHidden/>
              </w:rPr>
              <w:fldChar w:fldCharType="begin"/>
            </w:r>
            <w:r w:rsidR="00EF2F29">
              <w:rPr>
                <w:noProof/>
                <w:webHidden/>
              </w:rPr>
              <w:instrText xml:space="preserve"> PAGEREF _Toc136380192 \h </w:instrText>
            </w:r>
            <w:r w:rsidR="00EF2F29">
              <w:rPr>
                <w:noProof/>
                <w:webHidden/>
              </w:rPr>
            </w:r>
            <w:r w:rsidR="00EF2F29">
              <w:rPr>
                <w:noProof/>
                <w:webHidden/>
              </w:rPr>
              <w:fldChar w:fldCharType="separate"/>
            </w:r>
            <w:r w:rsidR="00815A70">
              <w:rPr>
                <w:noProof/>
                <w:webHidden/>
              </w:rPr>
              <w:t>10</w:t>
            </w:r>
            <w:r w:rsidR="00EF2F29">
              <w:rPr>
                <w:noProof/>
                <w:webHidden/>
              </w:rPr>
              <w:fldChar w:fldCharType="end"/>
            </w:r>
          </w:hyperlink>
        </w:p>
        <w:p w14:paraId="7F88EC08" w14:textId="05B86E2D"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3" w:history="1">
            <w:r w:rsidR="00EF2F29" w:rsidRPr="008C01D1">
              <w:rPr>
                <w:rStyle w:val="Hyperlink"/>
                <w:noProof/>
              </w:rPr>
              <w:t>Train Test Split</w:t>
            </w:r>
            <w:r w:rsidR="00EF2F29">
              <w:rPr>
                <w:noProof/>
                <w:webHidden/>
              </w:rPr>
              <w:tab/>
            </w:r>
            <w:r w:rsidR="00EF2F29">
              <w:rPr>
                <w:noProof/>
                <w:webHidden/>
              </w:rPr>
              <w:fldChar w:fldCharType="begin"/>
            </w:r>
            <w:r w:rsidR="00EF2F29">
              <w:rPr>
                <w:noProof/>
                <w:webHidden/>
              </w:rPr>
              <w:instrText xml:space="preserve"> PAGEREF _Toc136380193 \h </w:instrText>
            </w:r>
            <w:r w:rsidR="00EF2F29">
              <w:rPr>
                <w:noProof/>
                <w:webHidden/>
              </w:rPr>
            </w:r>
            <w:r w:rsidR="00EF2F29">
              <w:rPr>
                <w:noProof/>
                <w:webHidden/>
              </w:rPr>
              <w:fldChar w:fldCharType="separate"/>
            </w:r>
            <w:r w:rsidR="00815A70">
              <w:rPr>
                <w:noProof/>
                <w:webHidden/>
              </w:rPr>
              <w:t>10</w:t>
            </w:r>
            <w:r w:rsidR="00EF2F29">
              <w:rPr>
                <w:noProof/>
                <w:webHidden/>
              </w:rPr>
              <w:fldChar w:fldCharType="end"/>
            </w:r>
          </w:hyperlink>
        </w:p>
        <w:p w14:paraId="42D3F8C6" w14:textId="0A538A6E"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4" w:history="1">
            <w:r w:rsidR="00EF2F29" w:rsidRPr="008C01D1">
              <w:rPr>
                <w:rStyle w:val="Hyperlink"/>
                <w:noProof/>
              </w:rPr>
              <w:t>Arima Model</w:t>
            </w:r>
            <w:r w:rsidR="00EF2F29">
              <w:rPr>
                <w:noProof/>
                <w:webHidden/>
              </w:rPr>
              <w:tab/>
            </w:r>
            <w:r w:rsidR="00EF2F29">
              <w:rPr>
                <w:noProof/>
                <w:webHidden/>
              </w:rPr>
              <w:fldChar w:fldCharType="begin"/>
            </w:r>
            <w:r w:rsidR="00EF2F29">
              <w:rPr>
                <w:noProof/>
                <w:webHidden/>
              </w:rPr>
              <w:instrText xml:space="preserve"> PAGEREF _Toc136380194 \h </w:instrText>
            </w:r>
            <w:r w:rsidR="00EF2F29">
              <w:rPr>
                <w:noProof/>
                <w:webHidden/>
              </w:rPr>
            </w:r>
            <w:r w:rsidR="00EF2F29">
              <w:rPr>
                <w:noProof/>
                <w:webHidden/>
              </w:rPr>
              <w:fldChar w:fldCharType="separate"/>
            </w:r>
            <w:r w:rsidR="00815A70">
              <w:rPr>
                <w:noProof/>
                <w:webHidden/>
              </w:rPr>
              <w:t>11</w:t>
            </w:r>
            <w:r w:rsidR="00EF2F29">
              <w:rPr>
                <w:noProof/>
                <w:webHidden/>
              </w:rPr>
              <w:fldChar w:fldCharType="end"/>
            </w:r>
          </w:hyperlink>
        </w:p>
        <w:p w14:paraId="58FBA629" w14:textId="0A06C1F6"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195" w:history="1">
            <w:r w:rsidR="00EF2F29" w:rsidRPr="008C01D1">
              <w:rPr>
                <w:rStyle w:val="Hyperlink"/>
                <w:noProof/>
              </w:rPr>
              <w:t>Section 5: Text / Sentiment Analysis</w:t>
            </w:r>
            <w:r w:rsidR="00EF2F29">
              <w:rPr>
                <w:noProof/>
                <w:webHidden/>
              </w:rPr>
              <w:tab/>
            </w:r>
            <w:r w:rsidR="00EF2F29">
              <w:rPr>
                <w:noProof/>
                <w:webHidden/>
              </w:rPr>
              <w:fldChar w:fldCharType="begin"/>
            </w:r>
            <w:r w:rsidR="00EF2F29">
              <w:rPr>
                <w:noProof/>
                <w:webHidden/>
              </w:rPr>
              <w:instrText xml:space="preserve"> PAGEREF _Toc136380195 \h </w:instrText>
            </w:r>
            <w:r w:rsidR="00EF2F29">
              <w:rPr>
                <w:noProof/>
                <w:webHidden/>
              </w:rPr>
            </w:r>
            <w:r w:rsidR="00EF2F29">
              <w:rPr>
                <w:noProof/>
                <w:webHidden/>
              </w:rPr>
              <w:fldChar w:fldCharType="separate"/>
            </w:r>
            <w:r w:rsidR="00815A70">
              <w:rPr>
                <w:noProof/>
                <w:webHidden/>
              </w:rPr>
              <w:t>14</w:t>
            </w:r>
            <w:r w:rsidR="00EF2F29">
              <w:rPr>
                <w:noProof/>
                <w:webHidden/>
              </w:rPr>
              <w:fldChar w:fldCharType="end"/>
            </w:r>
          </w:hyperlink>
        </w:p>
        <w:p w14:paraId="492251C1" w14:textId="30ACBC69"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6" w:history="1">
            <w:r w:rsidR="00EF2F29" w:rsidRPr="008C01D1">
              <w:rPr>
                <w:rStyle w:val="Hyperlink"/>
                <w:noProof/>
              </w:rPr>
              <w:t>Tokenizing</w:t>
            </w:r>
            <w:r w:rsidR="00EF2F29">
              <w:rPr>
                <w:noProof/>
                <w:webHidden/>
              </w:rPr>
              <w:tab/>
            </w:r>
            <w:r w:rsidR="00EF2F29">
              <w:rPr>
                <w:noProof/>
                <w:webHidden/>
              </w:rPr>
              <w:fldChar w:fldCharType="begin"/>
            </w:r>
            <w:r w:rsidR="00EF2F29">
              <w:rPr>
                <w:noProof/>
                <w:webHidden/>
              </w:rPr>
              <w:instrText xml:space="preserve"> PAGEREF _Toc136380196 \h </w:instrText>
            </w:r>
            <w:r w:rsidR="00EF2F29">
              <w:rPr>
                <w:noProof/>
                <w:webHidden/>
              </w:rPr>
            </w:r>
            <w:r w:rsidR="00EF2F29">
              <w:rPr>
                <w:noProof/>
                <w:webHidden/>
              </w:rPr>
              <w:fldChar w:fldCharType="separate"/>
            </w:r>
            <w:r w:rsidR="00815A70">
              <w:rPr>
                <w:noProof/>
                <w:webHidden/>
              </w:rPr>
              <w:t>14</w:t>
            </w:r>
            <w:r w:rsidR="00EF2F29">
              <w:rPr>
                <w:noProof/>
                <w:webHidden/>
              </w:rPr>
              <w:fldChar w:fldCharType="end"/>
            </w:r>
          </w:hyperlink>
        </w:p>
        <w:p w14:paraId="44A7314E" w14:textId="3515B29C"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7" w:history="1">
            <w:r w:rsidR="00EF2F29" w:rsidRPr="008C01D1">
              <w:rPr>
                <w:rStyle w:val="Hyperlink"/>
                <w:noProof/>
              </w:rPr>
              <w:t>Airline Sentiment</w:t>
            </w:r>
            <w:r w:rsidR="00EF2F29">
              <w:rPr>
                <w:noProof/>
                <w:webHidden/>
              </w:rPr>
              <w:tab/>
            </w:r>
            <w:r w:rsidR="00EF2F29">
              <w:rPr>
                <w:noProof/>
                <w:webHidden/>
              </w:rPr>
              <w:fldChar w:fldCharType="begin"/>
            </w:r>
            <w:r w:rsidR="00EF2F29">
              <w:rPr>
                <w:noProof/>
                <w:webHidden/>
              </w:rPr>
              <w:instrText xml:space="preserve"> PAGEREF _Toc136380197 \h </w:instrText>
            </w:r>
            <w:r w:rsidR="00EF2F29">
              <w:rPr>
                <w:noProof/>
                <w:webHidden/>
              </w:rPr>
            </w:r>
            <w:r w:rsidR="00EF2F29">
              <w:rPr>
                <w:noProof/>
                <w:webHidden/>
              </w:rPr>
              <w:fldChar w:fldCharType="separate"/>
            </w:r>
            <w:r w:rsidR="00815A70">
              <w:rPr>
                <w:noProof/>
                <w:webHidden/>
              </w:rPr>
              <w:t>14</w:t>
            </w:r>
            <w:r w:rsidR="00EF2F29">
              <w:rPr>
                <w:noProof/>
                <w:webHidden/>
              </w:rPr>
              <w:fldChar w:fldCharType="end"/>
            </w:r>
          </w:hyperlink>
        </w:p>
        <w:p w14:paraId="5D1B4F28" w14:textId="546474C9"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8" w:history="1">
            <w:r w:rsidR="00EF2F29" w:rsidRPr="008C01D1">
              <w:rPr>
                <w:rStyle w:val="Hyperlink"/>
                <w:noProof/>
              </w:rPr>
              <w:t>Compound Score</w:t>
            </w:r>
            <w:r w:rsidR="00EF2F29">
              <w:rPr>
                <w:noProof/>
                <w:webHidden/>
              </w:rPr>
              <w:tab/>
            </w:r>
            <w:r w:rsidR="00EF2F29">
              <w:rPr>
                <w:noProof/>
                <w:webHidden/>
              </w:rPr>
              <w:fldChar w:fldCharType="begin"/>
            </w:r>
            <w:r w:rsidR="00EF2F29">
              <w:rPr>
                <w:noProof/>
                <w:webHidden/>
              </w:rPr>
              <w:instrText xml:space="preserve"> PAGEREF _Toc136380198 \h </w:instrText>
            </w:r>
            <w:r w:rsidR="00EF2F29">
              <w:rPr>
                <w:noProof/>
                <w:webHidden/>
              </w:rPr>
            </w:r>
            <w:r w:rsidR="00EF2F29">
              <w:rPr>
                <w:noProof/>
                <w:webHidden/>
              </w:rPr>
              <w:fldChar w:fldCharType="separate"/>
            </w:r>
            <w:r w:rsidR="00815A70">
              <w:rPr>
                <w:noProof/>
                <w:webHidden/>
              </w:rPr>
              <w:t>19</w:t>
            </w:r>
            <w:r w:rsidR="00EF2F29">
              <w:rPr>
                <w:noProof/>
                <w:webHidden/>
              </w:rPr>
              <w:fldChar w:fldCharType="end"/>
            </w:r>
          </w:hyperlink>
        </w:p>
        <w:p w14:paraId="7BB898DB" w14:textId="51F7C2C9" w:rsidR="00EF2F29" w:rsidRDefault="00000000">
          <w:pPr>
            <w:pStyle w:val="TOC2"/>
            <w:tabs>
              <w:tab w:val="right" w:leader="dot" w:pos="9494"/>
            </w:tabs>
            <w:rPr>
              <w:rFonts w:asciiTheme="minorHAnsi" w:hAnsiTheme="minorHAnsi"/>
              <w:noProof/>
              <w:kern w:val="2"/>
              <w:lang w:val="en-GB" w:eastAsia="en-GB"/>
              <w14:ligatures w14:val="standardContextual"/>
            </w:rPr>
          </w:pPr>
          <w:hyperlink w:anchor="_Toc136380199" w:history="1">
            <w:r w:rsidR="00EF2F29" w:rsidRPr="008C01D1">
              <w:rPr>
                <w:rStyle w:val="Hyperlink"/>
                <w:noProof/>
              </w:rPr>
              <w:t>Multinormial Naieve Baes</w:t>
            </w:r>
            <w:r w:rsidR="00EF2F29">
              <w:rPr>
                <w:noProof/>
                <w:webHidden/>
              </w:rPr>
              <w:tab/>
            </w:r>
            <w:r w:rsidR="00EF2F29">
              <w:rPr>
                <w:noProof/>
                <w:webHidden/>
              </w:rPr>
              <w:fldChar w:fldCharType="begin"/>
            </w:r>
            <w:r w:rsidR="00EF2F29">
              <w:rPr>
                <w:noProof/>
                <w:webHidden/>
              </w:rPr>
              <w:instrText xml:space="preserve"> PAGEREF _Toc136380199 \h </w:instrText>
            </w:r>
            <w:r w:rsidR="00EF2F29">
              <w:rPr>
                <w:noProof/>
                <w:webHidden/>
              </w:rPr>
            </w:r>
            <w:r w:rsidR="00EF2F29">
              <w:rPr>
                <w:noProof/>
                <w:webHidden/>
              </w:rPr>
              <w:fldChar w:fldCharType="separate"/>
            </w:r>
            <w:r w:rsidR="00815A70">
              <w:rPr>
                <w:noProof/>
                <w:webHidden/>
              </w:rPr>
              <w:t>19</w:t>
            </w:r>
            <w:r w:rsidR="00EF2F29">
              <w:rPr>
                <w:noProof/>
                <w:webHidden/>
              </w:rPr>
              <w:fldChar w:fldCharType="end"/>
            </w:r>
          </w:hyperlink>
        </w:p>
        <w:p w14:paraId="73CCF5E7" w14:textId="5E0AB737"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200" w:history="1">
            <w:r w:rsidR="00EF2F29" w:rsidRPr="008C01D1">
              <w:rPr>
                <w:rStyle w:val="Hyperlink"/>
                <w:noProof/>
              </w:rPr>
              <w:t>Section 6: Challenge: Time Series Positive Sentiment</w:t>
            </w:r>
            <w:r w:rsidR="00EF2F29">
              <w:rPr>
                <w:noProof/>
                <w:webHidden/>
              </w:rPr>
              <w:tab/>
            </w:r>
            <w:r w:rsidR="00EF2F29">
              <w:rPr>
                <w:noProof/>
                <w:webHidden/>
              </w:rPr>
              <w:fldChar w:fldCharType="begin"/>
            </w:r>
            <w:r w:rsidR="00EF2F29">
              <w:rPr>
                <w:noProof/>
                <w:webHidden/>
              </w:rPr>
              <w:instrText xml:space="preserve"> PAGEREF _Toc136380200 \h </w:instrText>
            </w:r>
            <w:r w:rsidR="00EF2F29">
              <w:rPr>
                <w:noProof/>
                <w:webHidden/>
              </w:rPr>
            </w:r>
            <w:r w:rsidR="00EF2F29">
              <w:rPr>
                <w:noProof/>
                <w:webHidden/>
              </w:rPr>
              <w:fldChar w:fldCharType="separate"/>
            </w:r>
            <w:r w:rsidR="00815A70">
              <w:rPr>
                <w:noProof/>
                <w:webHidden/>
              </w:rPr>
              <w:t>22</w:t>
            </w:r>
            <w:r w:rsidR="00EF2F29">
              <w:rPr>
                <w:noProof/>
                <w:webHidden/>
              </w:rPr>
              <w:fldChar w:fldCharType="end"/>
            </w:r>
          </w:hyperlink>
        </w:p>
        <w:p w14:paraId="190291F0" w14:textId="5BBE9438"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201" w:history="1">
            <w:r w:rsidR="00EF2F29" w:rsidRPr="008C01D1">
              <w:rPr>
                <w:rStyle w:val="Hyperlink"/>
                <w:noProof/>
              </w:rPr>
              <w:t>Section 7: Time Series Location</w:t>
            </w:r>
            <w:r w:rsidR="00EF2F29">
              <w:rPr>
                <w:noProof/>
                <w:webHidden/>
              </w:rPr>
              <w:tab/>
            </w:r>
            <w:r w:rsidR="00EF2F29">
              <w:rPr>
                <w:noProof/>
                <w:webHidden/>
              </w:rPr>
              <w:fldChar w:fldCharType="begin"/>
            </w:r>
            <w:r w:rsidR="00EF2F29">
              <w:rPr>
                <w:noProof/>
                <w:webHidden/>
              </w:rPr>
              <w:instrText xml:space="preserve"> PAGEREF _Toc136380201 \h </w:instrText>
            </w:r>
            <w:r w:rsidR="00EF2F29">
              <w:rPr>
                <w:noProof/>
                <w:webHidden/>
              </w:rPr>
            </w:r>
            <w:r w:rsidR="00EF2F29">
              <w:rPr>
                <w:noProof/>
                <w:webHidden/>
              </w:rPr>
              <w:fldChar w:fldCharType="separate"/>
            </w:r>
            <w:r w:rsidR="00815A70">
              <w:rPr>
                <w:noProof/>
                <w:webHidden/>
              </w:rPr>
              <w:t>23</w:t>
            </w:r>
            <w:r w:rsidR="00EF2F29">
              <w:rPr>
                <w:noProof/>
                <w:webHidden/>
              </w:rPr>
              <w:fldChar w:fldCharType="end"/>
            </w:r>
          </w:hyperlink>
        </w:p>
        <w:p w14:paraId="12A550C6" w14:textId="4210894C"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202" w:history="1">
            <w:r w:rsidR="00EF2F29" w:rsidRPr="008C01D1">
              <w:rPr>
                <w:rStyle w:val="Hyperlink"/>
                <w:noProof/>
              </w:rPr>
              <w:t>Section 8: Results, Conclusions and Limitations</w:t>
            </w:r>
            <w:r w:rsidR="00EF2F29">
              <w:rPr>
                <w:noProof/>
                <w:webHidden/>
              </w:rPr>
              <w:tab/>
            </w:r>
            <w:r w:rsidR="00EF2F29">
              <w:rPr>
                <w:noProof/>
                <w:webHidden/>
              </w:rPr>
              <w:fldChar w:fldCharType="begin"/>
            </w:r>
            <w:r w:rsidR="00EF2F29">
              <w:rPr>
                <w:noProof/>
                <w:webHidden/>
              </w:rPr>
              <w:instrText xml:space="preserve"> PAGEREF _Toc136380202 \h </w:instrText>
            </w:r>
            <w:r w:rsidR="00EF2F29">
              <w:rPr>
                <w:noProof/>
                <w:webHidden/>
              </w:rPr>
            </w:r>
            <w:r w:rsidR="00EF2F29">
              <w:rPr>
                <w:noProof/>
                <w:webHidden/>
              </w:rPr>
              <w:fldChar w:fldCharType="separate"/>
            </w:r>
            <w:r w:rsidR="00815A70">
              <w:rPr>
                <w:noProof/>
                <w:webHidden/>
              </w:rPr>
              <w:t>24</w:t>
            </w:r>
            <w:r w:rsidR="00EF2F29">
              <w:rPr>
                <w:noProof/>
                <w:webHidden/>
              </w:rPr>
              <w:fldChar w:fldCharType="end"/>
            </w:r>
          </w:hyperlink>
        </w:p>
        <w:p w14:paraId="6B187253" w14:textId="560C939B" w:rsidR="00EF2F29" w:rsidRDefault="00000000">
          <w:pPr>
            <w:pStyle w:val="TOC1"/>
            <w:tabs>
              <w:tab w:val="right" w:leader="dot" w:pos="9494"/>
            </w:tabs>
            <w:rPr>
              <w:rFonts w:asciiTheme="minorHAnsi" w:hAnsiTheme="minorHAnsi"/>
              <w:noProof/>
              <w:kern w:val="2"/>
              <w:lang w:val="en-GB" w:eastAsia="en-GB"/>
              <w14:ligatures w14:val="standardContextual"/>
            </w:rPr>
          </w:pPr>
          <w:hyperlink w:anchor="_Toc136380203" w:history="1">
            <w:r w:rsidR="00EF2F29" w:rsidRPr="008C01D1">
              <w:rPr>
                <w:rStyle w:val="Hyperlink"/>
                <w:noProof/>
              </w:rPr>
              <w:t>Bibliography</w:t>
            </w:r>
            <w:r w:rsidR="00EF2F29">
              <w:rPr>
                <w:noProof/>
                <w:webHidden/>
              </w:rPr>
              <w:tab/>
            </w:r>
            <w:r w:rsidR="00EF2F29">
              <w:rPr>
                <w:noProof/>
                <w:webHidden/>
              </w:rPr>
              <w:fldChar w:fldCharType="begin"/>
            </w:r>
            <w:r w:rsidR="00EF2F29">
              <w:rPr>
                <w:noProof/>
                <w:webHidden/>
              </w:rPr>
              <w:instrText xml:space="preserve"> PAGEREF _Toc136380203 \h </w:instrText>
            </w:r>
            <w:r w:rsidR="00EF2F29">
              <w:rPr>
                <w:noProof/>
                <w:webHidden/>
              </w:rPr>
            </w:r>
            <w:r w:rsidR="00EF2F29">
              <w:rPr>
                <w:noProof/>
                <w:webHidden/>
              </w:rPr>
              <w:fldChar w:fldCharType="separate"/>
            </w:r>
            <w:r w:rsidR="00815A70">
              <w:rPr>
                <w:noProof/>
                <w:webHidden/>
              </w:rPr>
              <w:t>24</w:t>
            </w:r>
            <w:r w:rsidR="00EF2F29">
              <w:rPr>
                <w:noProof/>
                <w:webHidden/>
              </w:rPr>
              <w:fldChar w:fldCharType="end"/>
            </w:r>
          </w:hyperlink>
        </w:p>
        <w:p w14:paraId="15D0B671" w14:textId="23E6D569" w:rsidR="00F62BE7" w:rsidRPr="00130E54" w:rsidRDefault="0038262E" w:rsidP="00130E54">
          <w:pPr>
            <w:rPr>
              <w:sz w:val="2"/>
              <w:szCs w:val="2"/>
            </w:rPr>
          </w:pPr>
          <w:r>
            <w:rPr>
              <w:b/>
              <w:bCs/>
              <w:noProof/>
            </w:rPr>
            <w:fldChar w:fldCharType="end"/>
          </w:r>
        </w:p>
      </w:sdtContent>
    </w:sdt>
    <w:p w14:paraId="02F3BAD6" w14:textId="77777777" w:rsidR="00483E36" w:rsidRPr="00483E36" w:rsidRDefault="00483E36" w:rsidP="00483E36">
      <w:pPr>
        <w:rPr>
          <w:sz w:val="8"/>
          <w:szCs w:val="8"/>
        </w:rPr>
      </w:pPr>
    </w:p>
    <w:p w14:paraId="3DF2126A" w14:textId="77777777" w:rsidR="00A26B95" w:rsidRDefault="00A26B95" w:rsidP="002D7691">
      <w:pPr>
        <w:pStyle w:val="Heading1"/>
      </w:pPr>
    </w:p>
    <w:p w14:paraId="012B71BE" w14:textId="77777777" w:rsidR="00A26B95" w:rsidRDefault="00A26B95" w:rsidP="002D7691">
      <w:pPr>
        <w:pStyle w:val="Heading1"/>
      </w:pPr>
    </w:p>
    <w:bookmarkStart w:id="0" w:name="_Toc136380183"/>
    <w:p w14:paraId="5B53568B" w14:textId="56ACF6D3" w:rsidR="00750A95" w:rsidRPr="00750A95" w:rsidRDefault="002E437A" w:rsidP="002D7691">
      <w:pPr>
        <w:pStyle w:val="Heading1"/>
      </w:pPr>
      <w:r>
        <w:rPr>
          <w:noProof/>
        </w:rPr>
        <mc:AlternateContent>
          <mc:Choice Requires="wps">
            <w:drawing>
              <wp:anchor distT="0" distB="0" distL="114300" distR="114300" simplePos="0" relativeHeight="251669504" behindDoc="0" locked="0" layoutInCell="1" allowOverlap="1" wp14:anchorId="010C1C5B" wp14:editId="43A972FC">
                <wp:simplePos x="0" y="0"/>
                <wp:positionH relativeFrom="page">
                  <wp:align>left</wp:align>
                </wp:positionH>
                <wp:positionV relativeFrom="margin">
                  <wp:posOffset>-3810</wp:posOffset>
                </wp:positionV>
                <wp:extent cx="7924800" cy="3870960"/>
                <wp:effectExtent l="0" t="0" r="0" b="0"/>
                <wp:wrapTopAndBottom/>
                <wp:docPr id="114359803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24800" cy="3870960"/>
                        </a:xfrm>
                        <a:prstGeom prst="rect">
                          <a:avLst/>
                        </a:prstGeom>
                        <a:blipFill dpi="0" rotWithShape="1">
                          <a:blip r:embed="rId11"/>
                          <a:srcRect/>
                          <a:stretch>
                            <a:fillRect/>
                          </a:stretch>
                        </a:blip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52E5D8BA" id="Rectangle 15" o:spid="_x0000_s1026" style="position:absolute;margin-left:0;margin-top:-.3pt;width:624pt;height:304.8pt;z-index:251669504;visibility:visible;mso-wrap-style:square;mso-width-percent:0;mso-height-percent:0;mso-wrap-distance-left:9pt;mso-wrap-distance-top:0;mso-wrap-distance-right:9pt;mso-wrap-distance-bottom:0;mso-position-horizontal:left;mso-position-horizontal-relative:page;mso-position-vertical:absolute;mso-position-vertical-relative:margin;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" stroked="f" strokeweight="2pt">
                <v:fill r:id="rId13" o:title="" recolor="t" rotate="t" type="frame"/>
                <w10:wrap type="topAndBottom" anchorx="page" anchory="margin"/>
              </v:rect>
            </w:pict>
          </mc:Fallback>
        </mc:AlternateContent>
      </w:r>
      <w:r w:rsidR="00750A95" w:rsidRPr="00750A95">
        <w:t>Introduction</w:t>
      </w:r>
      <w:bookmarkEnd w:id="0"/>
    </w:p>
    <w:p w14:paraId="763B03FD" w14:textId="1026D16A" w:rsidR="008A3CCF" w:rsidRDefault="00853D66">
      <w:pPr>
        <w:rPr>
          <w:lang w:val="en"/>
        </w:rPr>
      </w:pPr>
      <w:r>
        <w:rPr>
          <w:lang w:val="en"/>
        </w:rPr>
        <w:t xml:space="preserve">The dataset </w:t>
      </w:r>
      <w:r w:rsidR="0020592D">
        <w:rPr>
          <w:lang w:val="en"/>
        </w:rPr>
        <w:t xml:space="preserve">is </w:t>
      </w:r>
      <w:r w:rsidR="0053074B">
        <w:rPr>
          <w:lang w:val="en"/>
        </w:rPr>
        <w:t xml:space="preserve">moderate sized </w:t>
      </w:r>
      <w:r w:rsidR="0020592D">
        <w:rPr>
          <w:lang w:val="en"/>
        </w:rPr>
        <w:t>comprising of</w:t>
      </w:r>
      <w:r w:rsidR="009F3177">
        <w:rPr>
          <w:lang w:val="en"/>
        </w:rPr>
        <w:t xml:space="preserve"> 14640</w:t>
      </w:r>
      <w:r w:rsidR="0020592D">
        <w:rPr>
          <w:lang w:val="en"/>
        </w:rPr>
        <w:t xml:space="preserve"> </w:t>
      </w:r>
      <w:r w:rsidR="00EC7FA3">
        <w:rPr>
          <w:lang w:val="en"/>
        </w:rPr>
        <w:t>observations</w:t>
      </w:r>
      <w:r w:rsidR="0053074B">
        <w:rPr>
          <w:lang w:val="en"/>
        </w:rPr>
        <w:t xml:space="preserve"> and 15 features.  </w:t>
      </w:r>
      <w:r w:rsidR="009F3177">
        <w:rPr>
          <w:lang w:val="en"/>
        </w:rPr>
        <w:t>It</w:t>
      </w:r>
      <w:r w:rsidR="00EC7FA3">
        <w:rPr>
          <w:lang w:val="en"/>
        </w:rPr>
        <w:t xml:space="preserve"> contains information on airlines in the US and a collection of tweets about the service</w:t>
      </w:r>
      <w:r w:rsidR="009F3177">
        <w:rPr>
          <w:lang w:val="en"/>
        </w:rPr>
        <w:t>,</w:t>
      </w:r>
      <w:r w:rsidR="00EC7FA3">
        <w:rPr>
          <w:lang w:val="en"/>
        </w:rPr>
        <w:t xml:space="preserve"> collected across </w:t>
      </w:r>
      <w:r w:rsidR="00914AED">
        <w:rPr>
          <w:lang w:val="en"/>
        </w:rPr>
        <w:t>9</w:t>
      </w:r>
      <w:r w:rsidR="00EC7FA3">
        <w:rPr>
          <w:lang w:val="en"/>
        </w:rPr>
        <w:t xml:space="preserve"> days.  The objective is to evaluate the frequency of the tweets over a period of time to forecast future tweets.  I’ll look at sentiment analysis of the tweets to get a more accurate analysis of the Airline </w:t>
      </w:r>
      <w:r w:rsidR="00EF2F29">
        <w:rPr>
          <w:lang w:val="en"/>
        </w:rPr>
        <w:t>feedback</w:t>
      </w:r>
      <w:r w:rsidR="00EC7FA3">
        <w:rPr>
          <w:lang w:val="en"/>
        </w:rPr>
        <w:t xml:space="preserve"> was often neutral. </w:t>
      </w:r>
    </w:p>
    <w:p w14:paraId="1BA8B7BA" w14:textId="77777777" w:rsidR="00EF5B1C" w:rsidRDefault="00EF5B1C">
      <w:pPr>
        <w:rPr>
          <w:lang w:val="en"/>
        </w:rPr>
      </w:pPr>
    </w:p>
    <w:p w14:paraId="4DA3DA5E" w14:textId="6964947C" w:rsidR="00EF5B1C" w:rsidRDefault="00EF5B1C">
      <w:pPr>
        <w:rPr>
          <w:lang w:val="en"/>
        </w:rPr>
      </w:pPr>
      <w:r>
        <w:rPr>
          <w:lang w:val="en"/>
        </w:rPr>
        <w:t xml:space="preserve">I’m going to perform both time series and text analysis.  </w:t>
      </w:r>
    </w:p>
    <w:p w14:paraId="0ECDAD42" w14:textId="77777777" w:rsidR="00EF5B1C" w:rsidRDefault="00EF5B1C">
      <w:pPr>
        <w:rPr>
          <w:lang w:val="en"/>
        </w:rPr>
      </w:pPr>
    </w:p>
    <w:p w14:paraId="59B34FA3" w14:textId="3B04A988" w:rsidR="00EF5B1C" w:rsidRDefault="00EF5B1C">
      <w:pPr>
        <w:rPr>
          <w:lang w:val="en"/>
        </w:rPr>
      </w:pPr>
      <w:r>
        <w:rPr>
          <w:lang w:val="en"/>
        </w:rPr>
        <w:t xml:space="preserve">Time Series is beneficial </w:t>
      </w:r>
      <w:r w:rsidR="00FE3F40">
        <w:rPr>
          <w:lang w:val="en"/>
        </w:rPr>
        <w:t xml:space="preserve">in business as it analyses, trends, seasonality, cyclicity and irregularity </w:t>
      </w:r>
      <w:r w:rsidR="00FE3F40">
        <w:rPr>
          <w:lang w:val="en"/>
        </w:rPr>
        <w:fldChar w:fldCharType="begin"/>
      </w:r>
      <w:r w:rsidR="00FE3F40">
        <w:rPr>
          <w:lang w:val="en"/>
        </w:rPr>
        <w:instrText xml:space="preserve"> ADDIN ZOTERO_ITEM CSL_CITATION {"citationID":"BFBIcr4J","properties":{"formattedCitation":"(Research Otimus, 2023)","plainCitation":"(Research Otimus, 2023)","noteIndex":0},"citationItems":[{"id":1166,"uris":["http://zotero.org/users/9288811/items/RHLSPBSS"],"itemData":{"id":1166,"type":"webpage","title":"Time Series Analysis for Better Decision Making in Business","URL":"https://www.researchoptimus.com/article/what-is-time-series-analysis.php","author":[{"family":"Research Otimus","given":""}],"accessed":{"date-parts":[["2023",5,30]]},"issued":{"date-parts":[["2023"]]}}}],"schema":"https://github.com/citation-style-language/schema/raw/master/csl-citation.json"} </w:instrText>
      </w:r>
      <w:r w:rsidR="00FE3F40">
        <w:rPr>
          <w:lang w:val="en"/>
        </w:rPr>
        <w:fldChar w:fldCharType="separate"/>
      </w:r>
      <w:r w:rsidR="00FE3F40" w:rsidRPr="00FE3F40">
        <w:rPr>
          <w:rFonts w:cs="Segoe UI"/>
        </w:rPr>
        <w:t>(Research Otimus, 2023)</w:t>
      </w:r>
      <w:r w:rsidR="00FE3F40">
        <w:rPr>
          <w:lang w:val="en"/>
        </w:rPr>
        <w:fldChar w:fldCharType="end"/>
      </w:r>
      <w:r w:rsidR="00FE3F40">
        <w:rPr>
          <w:lang w:val="en"/>
        </w:rPr>
        <w:t xml:space="preserve"> Behaviour changes in customer sentiment is important to the aviation </w:t>
      </w:r>
      <w:r w:rsidR="00FE3F40">
        <w:rPr>
          <w:lang w:val="en"/>
        </w:rPr>
        <w:lastRenderedPageBreak/>
        <w:t xml:space="preserve">industry as it can recognize habbits that can drive aircraft purchasing, flight routes, added extras and environmental changes </w:t>
      </w:r>
      <w:r w:rsidR="00FE3F40">
        <w:rPr>
          <w:lang w:val="en"/>
        </w:rPr>
        <w:fldChar w:fldCharType="begin"/>
      </w:r>
      <w:r w:rsidR="00DA2D93">
        <w:rPr>
          <w:lang w:val="en"/>
        </w:rPr>
        <w:instrText xml:space="preserve"> ADDIN ZOTERO_ITEM CSL_CITATION {"citationID":"OxUKfR1I","properties":{"formattedCitation":"(Events, 2022)","plainCitation":"(Events, 2022)","noteIndex":0},"citationItems":[{"id":1168,"uris":["http://zotero.org/users/9288811/items/C265IYD5"],"itemData":{"id":1168,"type":"post-weblog","abstract":"According to the Global Carbon Project, the mass grounding of flights during 2020 caused CO2 emissions to reduce by up to 60%. It became clear that mass behavioral change is key to cutting carbon from flights. As a result, the general public was forced to start reviewing their travel habits. Global airlines are now revamping theirRead More","container-title":"Passenger Terminal Today","language":"en-GB","note":"section: Opinion","title":"Creating mass consumer behavior change in the travel industry","URL":"https://www.passengerterminaltoday.com/opinion/creating-mass-consumer-behavior-change-in-the-travel-industry.html","author":[{"family":"Events","given":"UKi Media &amp;"}],"accessed":{"date-parts":[["2023",5,30]]},"issued":{"date-parts":[["2022",3,15]]}}}],"schema":"https://github.com/citation-style-language/schema/raw/master/csl-citation.json"} </w:instrText>
      </w:r>
      <w:r w:rsidR="00FE3F40">
        <w:rPr>
          <w:lang w:val="en"/>
        </w:rPr>
        <w:fldChar w:fldCharType="separate"/>
      </w:r>
      <w:r w:rsidR="00DA2D93" w:rsidRPr="00DA2D93">
        <w:rPr>
          <w:rFonts w:cs="Segoe UI"/>
        </w:rPr>
        <w:t>(Events, 2022)</w:t>
      </w:r>
      <w:r w:rsidR="00FE3F40">
        <w:rPr>
          <w:lang w:val="en"/>
        </w:rPr>
        <w:fldChar w:fldCharType="end"/>
      </w:r>
    </w:p>
    <w:p w14:paraId="0B9BFF36" w14:textId="77777777" w:rsidR="00FE3F40" w:rsidRDefault="00FE3F40">
      <w:pPr>
        <w:rPr>
          <w:lang w:val="en"/>
        </w:rPr>
      </w:pPr>
    </w:p>
    <w:p w14:paraId="7C1CBA47" w14:textId="45FA992C" w:rsidR="008D413B" w:rsidRDefault="00FE3F40">
      <w:pPr>
        <w:rPr>
          <w:lang w:val="en"/>
        </w:rPr>
      </w:pPr>
      <w:r>
        <w:rPr>
          <w:lang w:val="en"/>
        </w:rPr>
        <w:t xml:space="preserve">Text sentiment </w:t>
      </w:r>
      <w:r w:rsidR="00DA2D93">
        <w:rPr>
          <w:lang w:val="en"/>
        </w:rPr>
        <w:t xml:space="preserve">is crucial for business today with everything being digital.  Airlines need to utilize this feaure to shape sales, marking, social media, brand stregth and services </w:t>
      </w:r>
      <w:r w:rsidR="00DA2D93">
        <w:rPr>
          <w:lang w:val="en"/>
        </w:rPr>
        <w:fldChar w:fldCharType="begin"/>
      </w:r>
      <w:r w:rsidR="00DA2D93">
        <w:rPr>
          <w:lang w:val="en"/>
        </w:rPr>
        <w:instrText xml:space="preserve"> ADDIN ZOTERO_ITEM CSL_CITATION {"citationID":"YcB0RgYe","properties":{"formattedCitation":"(\\uc0\\u8220{}What Is Sentiment Analysis?,\\uc0\\u8221{} n.d.)","plainCitation":"(“What Is Sentiment Analysis?,” n.d.)","noteIndex":0},"citationItems":[{"id":1170,"uris":["http://zotero.org/users/9288811/items/54QE7XWY"],"itemData":{"id":1170,"type":"webpage","abstract":"Learn what sentiment analysis is and how it helps businesses understand what their customers are feeling, which can improve sales and brand strength.","container-title":"Business News Daily","language":"en","title":"What Is Sentiment Analysis?","URL":"https://www.businessnewsdaily.com/10018-sentiment-analysis-improve-business.html","accessed":{"date-parts":[["2023",5,30]]}}}],"schema":"https://github.com/citation-style-language/schema/raw/master/csl-citation.json"} </w:instrText>
      </w:r>
      <w:r w:rsidR="00DA2D93">
        <w:rPr>
          <w:lang w:val="en"/>
        </w:rPr>
        <w:fldChar w:fldCharType="separate"/>
      </w:r>
      <w:r w:rsidR="00DA2D93" w:rsidRPr="00DA2D93">
        <w:rPr>
          <w:rFonts w:cs="Segoe UI"/>
          <w:szCs w:val="24"/>
        </w:rPr>
        <w:t>(“What Is Sentiment Analysis?,” n.d.)</w:t>
      </w:r>
      <w:r w:rsidR="00DA2D93">
        <w:rPr>
          <w:lang w:val="en"/>
        </w:rPr>
        <w:fldChar w:fldCharType="end"/>
      </w:r>
      <w:bookmarkStart w:id="1" w:name="_3znysh7" w:colFirst="0" w:colLast="0"/>
      <w:bookmarkEnd w:id="1"/>
    </w:p>
    <w:p w14:paraId="7920A347" w14:textId="77777777" w:rsidR="00EF2F29" w:rsidRDefault="00EF2F29">
      <w:pPr>
        <w:rPr>
          <w:rFonts w:ascii="Segoe UI Light" w:eastAsiaTheme="majorEastAsia" w:hAnsi="Segoe UI Light" w:cs="Segoe UI Light"/>
          <w:b/>
          <w:bCs/>
          <w:smallCaps/>
          <w:color w:val="595959" w:themeColor="text1" w:themeTint="A6"/>
          <w:sz w:val="46"/>
          <w:szCs w:val="46"/>
          <w:lang w:val="en"/>
        </w:rPr>
      </w:pPr>
    </w:p>
    <w:p w14:paraId="72191502" w14:textId="7AB72424" w:rsidR="00750A95" w:rsidRPr="00BE20C6" w:rsidRDefault="00750A95" w:rsidP="00234F39">
      <w:pPr>
        <w:pStyle w:val="Heading1"/>
      </w:pPr>
      <w:bookmarkStart w:id="2" w:name="_Toc136380184"/>
      <w:r w:rsidRPr="00BE20C6">
        <w:t xml:space="preserve">Section 1: </w:t>
      </w:r>
      <w:r w:rsidR="00E97E77">
        <w:t xml:space="preserve">Business </w:t>
      </w:r>
      <w:r w:rsidR="00B635EF">
        <w:t>Understanding</w:t>
      </w:r>
      <w:bookmarkEnd w:id="2"/>
    </w:p>
    <w:p w14:paraId="3C3904B5" w14:textId="24A9FB3F" w:rsidR="0088616B" w:rsidRDefault="009526EF" w:rsidP="00306870">
      <w:pPr>
        <w:rPr>
          <w:lang w:val="en"/>
        </w:rPr>
      </w:pPr>
      <w:r>
        <w:rPr>
          <w:lang w:val="en"/>
        </w:rPr>
        <w:t>The company that has commissioned this report is PlaneSimple, a new airline wishing to gain insights into the customer engagement and feedback from data collected on existing airlines.  As social media is a high influencer in terms of retention</w:t>
      </w:r>
      <w:r w:rsidR="009F3177">
        <w:rPr>
          <w:lang w:val="en"/>
        </w:rPr>
        <w:t xml:space="preserve">, </w:t>
      </w:r>
      <w:r>
        <w:rPr>
          <w:lang w:val="en"/>
        </w:rPr>
        <w:t xml:space="preserve">upsell </w:t>
      </w:r>
      <w:r w:rsidR="009F3177">
        <w:rPr>
          <w:lang w:val="en"/>
        </w:rPr>
        <w:t xml:space="preserve">and </w:t>
      </w:r>
      <w:r>
        <w:rPr>
          <w:lang w:val="en"/>
        </w:rPr>
        <w:t xml:space="preserve">acquisition, it can also determine your brand and your audience.  Therefore it is an excellent approach in the marketing launch strategies </w:t>
      </w:r>
    </w:p>
    <w:p w14:paraId="56684E9E" w14:textId="7424E5A2" w:rsidR="00EF2F29" w:rsidRDefault="00EF2F29">
      <w:pPr>
        <w:rPr>
          <w:sz w:val="24"/>
          <w:szCs w:val="24"/>
          <w:lang w:val="en"/>
        </w:rPr>
      </w:pPr>
      <w:r>
        <w:rPr>
          <w:sz w:val="24"/>
          <w:szCs w:val="24"/>
          <w:lang w:val="en"/>
        </w:rPr>
        <w:br w:type="page"/>
      </w:r>
    </w:p>
    <w:p w14:paraId="468A6805" w14:textId="77777777" w:rsidR="0088616B" w:rsidRDefault="0088616B" w:rsidP="008D0E48">
      <w:pPr>
        <w:jc w:val="center"/>
        <w:rPr>
          <w:sz w:val="24"/>
          <w:szCs w:val="24"/>
          <w:lang w:val="en"/>
        </w:rPr>
      </w:pPr>
    </w:p>
    <w:p w14:paraId="7AAF73EF" w14:textId="77777777" w:rsidR="00273320" w:rsidRDefault="00273320" w:rsidP="00CB172F">
      <w:pPr>
        <w:rPr>
          <w:lang w:val="en"/>
        </w:rPr>
      </w:pPr>
      <w:bookmarkStart w:id="3" w:name="_2et92p0" w:colFirst="0" w:colLast="0"/>
      <w:bookmarkEnd w:id="3"/>
    </w:p>
    <w:p w14:paraId="03D23C64" w14:textId="74CCF804" w:rsidR="00C54E3C" w:rsidRDefault="008D0E48" w:rsidP="008D0E48">
      <w:pPr>
        <w:pStyle w:val="Heading1"/>
      </w:pPr>
      <w:bookmarkStart w:id="4" w:name="_Toc136380185"/>
      <w:r>
        <w:t xml:space="preserve">Section 2: </w:t>
      </w:r>
      <w:r w:rsidR="007C6AB6">
        <w:t>Data Understanding</w:t>
      </w:r>
      <w:bookmarkEnd w:id="4"/>
      <w:r>
        <w:t xml:space="preserve"> </w:t>
      </w:r>
    </w:p>
    <w:p w14:paraId="37FF9C99" w14:textId="77777777" w:rsidR="00273320" w:rsidRDefault="00273320" w:rsidP="00273320">
      <w:pPr>
        <w:jc w:val="center"/>
        <w:rPr>
          <w:sz w:val="24"/>
          <w:szCs w:val="24"/>
          <w:lang w:val="en"/>
        </w:rPr>
      </w:pPr>
    </w:p>
    <w:p w14:paraId="0472C7D2" w14:textId="371F2522" w:rsidR="00CF7897" w:rsidRDefault="009526EF" w:rsidP="00D03115">
      <w:pPr>
        <w:rPr>
          <w:lang w:val="en-IE"/>
        </w:rPr>
      </w:pPr>
      <w:r>
        <w:rPr>
          <w:lang w:val="en"/>
        </w:rPr>
        <w:t xml:space="preserve">The Data required cleaning as there was some missing </w:t>
      </w:r>
      <w:r w:rsidR="00CF7897">
        <w:rPr>
          <w:lang w:val="en"/>
        </w:rPr>
        <w:t>cells</w:t>
      </w:r>
      <w:r>
        <w:rPr>
          <w:lang w:val="en"/>
        </w:rPr>
        <w:t xml:space="preserve"> (28.2%)</w:t>
      </w:r>
      <w:r w:rsidR="00CF7897">
        <w:rPr>
          <w:lang w:val="en"/>
        </w:rPr>
        <w:t xml:space="preserve"> in the overall data, Figure 1</w:t>
      </w:r>
      <w:r w:rsidR="001F0CD8" w:rsidRPr="001F0CD8">
        <w:rPr>
          <w:noProof/>
          <w:lang w:val="en-IE"/>
        </w:rPr>
        <w:drawing>
          <wp:inline distT="0" distB="0" distL="0" distR="0" wp14:anchorId="7CDC5572" wp14:editId="2BC6ECE1">
            <wp:extent cx="5669771" cy="4618120"/>
            <wp:effectExtent l="0" t="0" r="7620" b="0"/>
            <wp:docPr id="1166457959"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457959" name="Picture 1" descr="A picture containing text, screenshot, diagram, plot&#10;&#10;Description automatically generated"/>
                    <pic:cNvPicPr/>
                  </pic:nvPicPr>
                  <pic:blipFill>
                    <a:blip r:embed="rId14"/>
                    <a:stretch>
                      <a:fillRect/>
                    </a:stretch>
                  </pic:blipFill>
                  <pic:spPr>
                    <a:xfrm>
                      <a:off x="0" y="0"/>
                      <a:ext cx="5669771" cy="4618120"/>
                    </a:xfrm>
                    <a:prstGeom prst="rect">
                      <a:avLst/>
                    </a:prstGeom>
                  </pic:spPr>
                </pic:pic>
              </a:graphicData>
            </a:graphic>
          </wp:inline>
        </w:drawing>
      </w:r>
    </w:p>
    <w:p w14:paraId="2F41EF04" w14:textId="77777777" w:rsidR="001F0CD8" w:rsidRDefault="001F0CD8" w:rsidP="00D03115">
      <w:pPr>
        <w:rPr>
          <w:lang w:val="en-IE"/>
        </w:rPr>
      </w:pPr>
    </w:p>
    <w:p w14:paraId="4CF5C233" w14:textId="2CB1E260" w:rsidR="001F0CD8" w:rsidRDefault="001F0CD8" w:rsidP="00D03115">
      <w:pPr>
        <w:rPr>
          <w:b/>
          <w:bCs/>
          <w:lang w:val="en-IE"/>
        </w:rPr>
      </w:pPr>
      <w:r>
        <w:rPr>
          <w:b/>
          <w:bCs/>
          <w:lang w:val="en-IE"/>
        </w:rPr>
        <w:t>Figure 1</w:t>
      </w:r>
    </w:p>
    <w:p w14:paraId="17C91BD0" w14:textId="7D37C376" w:rsidR="001F0CD8" w:rsidRPr="001F0CD8" w:rsidRDefault="009F3177" w:rsidP="00D03115">
      <w:pPr>
        <w:rPr>
          <w:lang w:val="en-IE"/>
        </w:rPr>
      </w:pPr>
      <w:r>
        <w:rPr>
          <w:lang w:val="en-IE"/>
        </w:rPr>
        <w:t>It</w:t>
      </w:r>
      <w:r w:rsidR="001F0CD8">
        <w:rPr>
          <w:lang w:val="en-IE"/>
        </w:rPr>
        <w:t xml:space="preserve"> </w:t>
      </w:r>
      <w:r>
        <w:rPr>
          <w:lang w:val="en-IE"/>
        </w:rPr>
        <w:t xml:space="preserve">encompassed global reviews. </w:t>
      </w:r>
      <w:r w:rsidR="001F0CD8">
        <w:rPr>
          <w:lang w:val="en-IE"/>
        </w:rPr>
        <w:t>There were</w:t>
      </w:r>
      <w:r>
        <w:rPr>
          <w:lang w:val="en-IE"/>
        </w:rPr>
        <w:t xml:space="preserve"> </w:t>
      </w:r>
      <w:r w:rsidR="001F0CD8">
        <w:rPr>
          <w:lang w:val="en-IE"/>
        </w:rPr>
        <w:t xml:space="preserve">neutral reviews which do not provide much </w:t>
      </w:r>
      <w:r w:rsidR="00EF2F29">
        <w:rPr>
          <w:lang w:val="en-IE"/>
        </w:rPr>
        <w:t>information.</w:t>
      </w:r>
    </w:p>
    <w:p w14:paraId="6791B8E6" w14:textId="77777777" w:rsidR="002F6802" w:rsidRDefault="002F6802" w:rsidP="00D03115">
      <w:pPr>
        <w:rPr>
          <w:lang w:val="en-IE"/>
        </w:rPr>
      </w:pPr>
    </w:p>
    <w:p w14:paraId="56249D75" w14:textId="39608946" w:rsidR="004C7FBA" w:rsidRDefault="004C7FBA" w:rsidP="004C7FBA">
      <w:pPr>
        <w:pStyle w:val="Heading1"/>
        <w:rPr>
          <w:color w:val="808080" w:themeColor="background1" w:themeShade="80"/>
        </w:rPr>
      </w:pPr>
      <w:bookmarkStart w:id="5" w:name="_Toc136380186"/>
      <w:r>
        <w:rPr>
          <w:color w:val="808080" w:themeColor="background1" w:themeShade="80"/>
        </w:rPr>
        <w:lastRenderedPageBreak/>
        <w:t xml:space="preserve">Section 3: </w:t>
      </w:r>
      <w:r w:rsidR="00E357B0">
        <w:rPr>
          <w:color w:val="808080" w:themeColor="background1" w:themeShade="80"/>
        </w:rPr>
        <w:t xml:space="preserve">Data Preparation </w:t>
      </w:r>
      <w:r w:rsidR="00CF7897">
        <w:rPr>
          <w:color w:val="808080" w:themeColor="background1" w:themeShade="80"/>
        </w:rPr>
        <w:t>/ Description</w:t>
      </w:r>
      <w:bookmarkEnd w:id="5"/>
      <w:r>
        <w:rPr>
          <w:color w:val="808080" w:themeColor="background1" w:themeShade="80"/>
        </w:rPr>
        <w:t xml:space="preserve"> </w:t>
      </w:r>
    </w:p>
    <w:p w14:paraId="4EDCE09A" w14:textId="0304D225" w:rsidR="00A90549" w:rsidRPr="00A90549" w:rsidRDefault="00A90549" w:rsidP="00A90549">
      <w:pPr>
        <w:pStyle w:val="Heading2"/>
      </w:pPr>
      <w:bookmarkStart w:id="6" w:name="_Toc136380187"/>
      <w:r>
        <w:t>Overall Preparation</w:t>
      </w:r>
      <w:bookmarkEnd w:id="6"/>
    </w:p>
    <w:p w14:paraId="5159E41A" w14:textId="77777777" w:rsidR="001F0CD8" w:rsidRDefault="001F0CD8" w:rsidP="001F0CD8">
      <w:pPr>
        <w:rPr>
          <w:lang w:val="en"/>
        </w:rPr>
      </w:pPr>
    </w:p>
    <w:p w14:paraId="7A685D0E" w14:textId="49B1C0BE" w:rsidR="00A90549" w:rsidRDefault="001F0CD8" w:rsidP="001F0CD8">
      <w:pPr>
        <w:rPr>
          <w:lang w:val="en"/>
        </w:rPr>
      </w:pPr>
      <w:r>
        <w:rPr>
          <w:lang w:val="en"/>
        </w:rPr>
        <w:t xml:space="preserve">I removed the Null values that did not affect our interpretation goal.  The main outliers were in the retweet_count, however the </w:t>
      </w:r>
      <w:r w:rsidR="009F3177">
        <w:rPr>
          <w:lang w:val="en"/>
        </w:rPr>
        <w:t>IQR</w:t>
      </w:r>
      <w:r>
        <w:rPr>
          <w:lang w:val="en"/>
        </w:rPr>
        <w:t xml:space="preserve"> and box plots picked up all values as </w:t>
      </w:r>
      <w:proofErr w:type="gramStart"/>
      <w:r>
        <w:rPr>
          <w:lang w:val="en"/>
        </w:rPr>
        <w:t>outliers</w:t>
      </w:r>
      <w:proofErr w:type="gramEnd"/>
      <w:r>
        <w:rPr>
          <w:lang w:val="en"/>
        </w:rPr>
        <w:t xml:space="preserve"> so this is incorrect, as context clearly required all values.</w:t>
      </w:r>
      <w:r w:rsidR="00A90549">
        <w:rPr>
          <w:lang w:val="en"/>
        </w:rPr>
        <w:t xml:space="preserve"> Figure 2</w:t>
      </w:r>
    </w:p>
    <w:p w14:paraId="37AAB0CD" w14:textId="77777777" w:rsidR="00A90549" w:rsidRDefault="00A90549" w:rsidP="001F0CD8">
      <w:pPr>
        <w:rPr>
          <w:lang w:val="en"/>
        </w:rPr>
      </w:pPr>
    </w:p>
    <w:p w14:paraId="3FAA31C0" w14:textId="77777777" w:rsidR="00A90549" w:rsidRDefault="00A90549" w:rsidP="001F0CD8">
      <w:pPr>
        <w:rPr>
          <w:lang w:val="en"/>
        </w:rPr>
      </w:pPr>
      <w:r w:rsidRPr="00A90549">
        <w:rPr>
          <w:noProof/>
          <w:lang w:val="en"/>
        </w:rPr>
        <w:drawing>
          <wp:inline distT="0" distB="0" distL="0" distR="0" wp14:anchorId="5FCD0C78" wp14:editId="5864387A">
            <wp:extent cx="4869602" cy="3124471"/>
            <wp:effectExtent l="0" t="0" r="7620" b="0"/>
            <wp:docPr id="1956037411" name="Picture 1"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037411" name="Picture 1" descr="A picture containing text, screenshot&#10;&#10;Description automatically generated"/>
                    <pic:cNvPicPr/>
                  </pic:nvPicPr>
                  <pic:blipFill>
                    <a:blip r:embed="rId15"/>
                    <a:stretch>
                      <a:fillRect/>
                    </a:stretch>
                  </pic:blipFill>
                  <pic:spPr>
                    <a:xfrm>
                      <a:off x="0" y="0"/>
                      <a:ext cx="4869602" cy="3124471"/>
                    </a:xfrm>
                    <a:prstGeom prst="rect">
                      <a:avLst/>
                    </a:prstGeom>
                  </pic:spPr>
                </pic:pic>
              </a:graphicData>
            </a:graphic>
          </wp:inline>
        </w:drawing>
      </w:r>
    </w:p>
    <w:p w14:paraId="56736801" w14:textId="77777777" w:rsidR="00A90549" w:rsidRDefault="00A90549" w:rsidP="001F0CD8">
      <w:pPr>
        <w:rPr>
          <w:lang w:val="en"/>
        </w:rPr>
      </w:pPr>
    </w:p>
    <w:p w14:paraId="1A105804" w14:textId="77777777" w:rsidR="00A90549" w:rsidRDefault="00A90549" w:rsidP="001F0CD8">
      <w:pPr>
        <w:rPr>
          <w:b/>
          <w:bCs/>
          <w:lang w:val="en"/>
        </w:rPr>
      </w:pPr>
      <w:r>
        <w:rPr>
          <w:b/>
          <w:bCs/>
          <w:lang w:val="en"/>
        </w:rPr>
        <w:t>Figure 2</w:t>
      </w:r>
    </w:p>
    <w:p w14:paraId="19E33B93" w14:textId="77777777" w:rsidR="00A90549" w:rsidRDefault="00A90549" w:rsidP="001F0CD8">
      <w:pPr>
        <w:rPr>
          <w:b/>
          <w:bCs/>
          <w:lang w:val="en"/>
        </w:rPr>
      </w:pPr>
    </w:p>
    <w:p w14:paraId="44A5F23F" w14:textId="38D96225" w:rsidR="001F0CD8" w:rsidRDefault="001F0CD8" w:rsidP="001F0CD8">
      <w:pPr>
        <w:rPr>
          <w:lang w:val="en"/>
        </w:rPr>
      </w:pPr>
      <w:r>
        <w:rPr>
          <w:lang w:val="en"/>
        </w:rPr>
        <w:t xml:space="preserve">I populated missing tweets with those that were referenced and removed the observations with none. </w:t>
      </w:r>
    </w:p>
    <w:p w14:paraId="692B4611" w14:textId="77777777" w:rsidR="00A90549" w:rsidRDefault="00A90549" w:rsidP="001F0CD8">
      <w:pPr>
        <w:rPr>
          <w:lang w:val="en"/>
        </w:rPr>
      </w:pPr>
    </w:p>
    <w:p w14:paraId="7E36ECA6" w14:textId="791209D1" w:rsidR="00A90549" w:rsidRDefault="00A90549" w:rsidP="00A90549">
      <w:pPr>
        <w:pStyle w:val="Heading2"/>
      </w:pPr>
      <w:bookmarkStart w:id="7" w:name="_Toc136380188"/>
      <w:r>
        <w:t>Preparation for Time Series</w:t>
      </w:r>
      <w:bookmarkEnd w:id="7"/>
      <w:r>
        <w:t xml:space="preserve"> </w:t>
      </w:r>
    </w:p>
    <w:p w14:paraId="79ABCD09" w14:textId="7C42166D" w:rsidR="00A90549" w:rsidRPr="00A90549" w:rsidRDefault="00A90549" w:rsidP="00A90549">
      <w:pPr>
        <w:rPr>
          <w:lang w:val="en"/>
        </w:rPr>
      </w:pPr>
      <w:r>
        <w:rPr>
          <w:lang w:val="en"/>
        </w:rPr>
        <w:t>For preparation of the model, I defined the time series dataframe of ‘tweet_created’ and ‘retweet_count’. I indexed the ‘tweet_created’ and sampled the data on an hourly basis over the 9 days and summed the ‘retweet_count’</w:t>
      </w:r>
    </w:p>
    <w:p w14:paraId="13E671F2" w14:textId="77777777" w:rsidR="00AB7106" w:rsidRPr="00AB7106" w:rsidRDefault="00AB7106" w:rsidP="00AB7106">
      <w:pPr>
        <w:rPr>
          <w:lang w:val="en-IE"/>
        </w:rPr>
      </w:pPr>
    </w:p>
    <w:p w14:paraId="6683E98A" w14:textId="542DAB2A" w:rsidR="00A14DE2" w:rsidRDefault="00A14DE2" w:rsidP="00A14DE2">
      <w:pPr>
        <w:pStyle w:val="Heading1"/>
      </w:pPr>
      <w:bookmarkStart w:id="8" w:name="_Toc136380189"/>
      <w:r>
        <w:t xml:space="preserve">Section </w:t>
      </w:r>
      <w:r w:rsidR="00CA23EB">
        <w:t>4</w:t>
      </w:r>
      <w:r w:rsidRPr="00BE20C6">
        <w:t xml:space="preserve">: </w:t>
      </w:r>
      <w:r w:rsidR="00037757">
        <w:t>Time Series: Retweet Count</w:t>
      </w:r>
      <w:bookmarkEnd w:id="8"/>
      <w:r w:rsidR="004C0A4E">
        <w:t xml:space="preserve"> </w:t>
      </w:r>
    </w:p>
    <w:p w14:paraId="5E6A9FF0" w14:textId="77777777" w:rsidR="00A90549" w:rsidRDefault="00A90549" w:rsidP="00A90549">
      <w:pPr>
        <w:rPr>
          <w:lang w:val="en"/>
        </w:rPr>
      </w:pPr>
    </w:p>
    <w:p w14:paraId="39A0EBE6" w14:textId="520FB07C" w:rsidR="00A90549" w:rsidRDefault="00A90549" w:rsidP="00A90549">
      <w:pPr>
        <w:rPr>
          <w:lang w:val="en"/>
        </w:rPr>
      </w:pPr>
      <w:r>
        <w:rPr>
          <w:lang w:val="en"/>
        </w:rPr>
        <w:t>I wanted to get an overall view of how the time series looked per re_retweet count and established that the days the highest tweets occurred were Wednesday, Friday, Sunday and  Monday, Figure 3</w:t>
      </w:r>
    </w:p>
    <w:p w14:paraId="737F7883" w14:textId="77777777" w:rsidR="00A90549" w:rsidRDefault="00A90549" w:rsidP="00A90549">
      <w:pPr>
        <w:rPr>
          <w:lang w:val="en"/>
        </w:rPr>
      </w:pPr>
    </w:p>
    <w:p w14:paraId="207C33CA" w14:textId="5DD9A088" w:rsidR="00A90549" w:rsidRDefault="00BC6874" w:rsidP="00A90549">
      <w:pPr>
        <w:rPr>
          <w:lang w:val="en"/>
        </w:rPr>
      </w:pPr>
      <w:r w:rsidRPr="00BC6874">
        <w:rPr>
          <w:noProof/>
          <w:lang w:val="en"/>
        </w:rPr>
        <w:drawing>
          <wp:inline distT="0" distB="0" distL="0" distR="0" wp14:anchorId="00F060A5" wp14:editId="20B84840">
            <wp:extent cx="4336156" cy="3093988"/>
            <wp:effectExtent l="0" t="0" r="7620" b="0"/>
            <wp:docPr id="2024083566"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083566" name="Picture 1" descr="A picture containing text, screenshot, plot, line&#10;&#10;Description automatically generated"/>
                    <pic:cNvPicPr/>
                  </pic:nvPicPr>
                  <pic:blipFill>
                    <a:blip r:embed="rId16"/>
                    <a:stretch>
                      <a:fillRect/>
                    </a:stretch>
                  </pic:blipFill>
                  <pic:spPr>
                    <a:xfrm>
                      <a:off x="0" y="0"/>
                      <a:ext cx="4336156" cy="3093988"/>
                    </a:xfrm>
                    <a:prstGeom prst="rect">
                      <a:avLst/>
                    </a:prstGeom>
                  </pic:spPr>
                </pic:pic>
              </a:graphicData>
            </a:graphic>
          </wp:inline>
        </w:drawing>
      </w:r>
    </w:p>
    <w:p w14:paraId="0B64E31F" w14:textId="77777777" w:rsidR="00BC6874" w:rsidRDefault="00BC6874" w:rsidP="00A90549">
      <w:pPr>
        <w:rPr>
          <w:lang w:val="en"/>
        </w:rPr>
      </w:pPr>
    </w:p>
    <w:p w14:paraId="4D70418C" w14:textId="07524B52" w:rsidR="00BC6874" w:rsidRPr="00BC6874" w:rsidRDefault="00BC6874" w:rsidP="00A90549">
      <w:pPr>
        <w:rPr>
          <w:b/>
          <w:bCs/>
          <w:lang w:val="en"/>
        </w:rPr>
      </w:pPr>
      <w:r>
        <w:rPr>
          <w:b/>
          <w:bCs/>
          <w:lang w:val="en"/>
        </w:rPr>
        <w:t>Figure 3</w:t>
      </w:r>
    </w:p>
    <w:p w14:paraId="388BD5EF" w14:textId="77777777" w:rsidR="00BC6874" w:rsidRDefault="00BC6874" w:rsidP="00A90549">
      <w:pPr>
        <w:rPr>
          <w:lang w:val="en"/>
        </w:rPr>
      </w:pPr>
    </w:p>
    <w:p w14:paraId="2483B814" w14:textId="354FFD9A" w:rsidR="00BC6874" w:rsidRDefault="00BC6874" w:rsidP="00BC6874">
      <w:pPr>
        <w:pStyle w:val="Heading2"/>
      </w:pPr>
      <w:bookmarkStart w:id="9" w:name="_Toc136380190"/>
      <w:r>
        <w:t>Autocorrelation and Partial Autocorrelation</w:t>
      </w:r>
      <w:bookmarkEnd w:id="9"/>
      <w:r>
        <w:t xml:space="preserve"> </w:t>
      </w:r>
    </w:p>
    <w:p w14:paraId="7742029B" w14:textId="77777777" w:rsidR="00BC6874" w:rsidRDefault="00BC6874" w:rsidP="00A90549">
      <w:pPr>
        <w:rPr>
          <w:lang w:val="en"/>
        </w:rPr>
      </w:pPr>
    </w:p>
    <w:p w14:paraId="31813660" w14:textId="6F69F978" w:rsidR="00BC6874" w:rsidRDefault="00BC6874" w:rsidP="00A90549">
      <w:pPr>
        <w:rPr>
          <w:lang w:val="en"/>
        </w:rPr>
      </w:pPr>
      <w:r>
        <w:rPr>
          <w:lang w:val="en"/>
        </w:rPr>
        <w:t>Here I saw a few statistical anomalies but that the series was likely to be stationary, Figure 4, Figure 5</w:t>
      </w:r>
    </w:p>
    <w:p w14:paraId="2107D39B" w14:textId="77777777" w:rsidR="00BC6874" w:rsidRDefault="00BC6874" w:rsidP="00A90549">
      <w:pPr>
        <w:rPr>
          <w:lang w:val="en"/>
        </w:rPr>
      </w:pPr>
    </w:p>
    <w:p w14:paraId="73A742C5" w14:textId="303845CC" w:rsidR="00BC6874" w:rsidRDefault="00BC6874" w:rsidP="00A90549">
      <w:pPr>
        <w:rPr>
          <w:lang w:val="en"/>
        </w:rPr>
      </w:pPr>
      <w:r w:rsidRPr="00BC6874">
        <w:rPr>
          <w:noProof/>
          <w:lang w:val="en"/>
        </w:rPr>
        <w:drawing>
          <wp:inline distT="0" distB="0" distL="0" distR="0" wp14:anchorId="79DA6C76" wp14:editId="4B7FE467">
            <wp:extent cx="4938188" cy="3193057"/>
            <wp:effectExtent l="0" t="0" r="0" b="7620"/>
            <wp:docPr id="2115515346"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515346" name="Picture 1" descr="A picture containing text, screenshot, plot, line&#10;&#10;Description automatically generated"/>
                    <pic:cNvPicPr/>
                  </pic:nvPicPr>
                  <pic:blipFill>
                    <a:blip r:embed="rId17"/>
                    <a:stretch>
                      <a:fillRect/>
                    </a:stretch>
                  </pic:blipFill>
                  <pic:spPr>
                    <a:xfrm>
                      <a:off x="0" y="0"/>
                      <a:ext cx="4938188" cy="3193057"/>
                    </a:xfrm>
                    <a:prstGeom prst="rect">
                      <a:avLst/>
                    </a:prstGeom>
                  </pic:spPr>
                </pic:pic>
              </a:graphicData>
            </a:graphic>
          </wp:inline>
        </w:drawing>
      </w:r>
    </w:p>
    <w:p w14:paraId="4E3F8578" w14:textId="73C9577A" w:rsidR="00A90549" w:rsidRDefault="00A90549" w:rsidP="00A90549">
      <w:pPr>
        <w:rPr>
          <w:b/>
          <w:bCs/>
          <w:lang w:val="en"/>
        </w:rPr>
      </w:pPr>
      <w:r>
        <w:rPr>
          <w:b/>
          <w:bCs/>
          <w:lang w:val="en"/>
        </w:rPr>
        <w:t xml:space="preserve">Figure </w:t>
      </w:r>
      <w:r w:rsidR="00BC6874">
        <w:rPr>
          <w:b/>
          <w:bCs/>
          <w:lang w:val="en"/>
        </w:rPr>
        <w:t>4</w:t>
      </w:r>
    </w:p>
    <w:p w14:paraId="0F453709" w14:textId="77777777" w:rsidR="00BC6874" w:rsidRDefault="00BC6874" w:rsidP="00A90549">
      <w:pPr>
        <w:rPr>
          <w:b/>
          <w:bCs/>
          <w:lang w:val="en"/>
        </w:rPr>
      </w:pPr>
    </w:p>
    <w:p w14:paraId="2785BEF6" w14:textId="4BD7E8D4" w:rsidR="00BC6874" w:rsidRDefault="00BC6874" w:rsidP="00A90549">
      <w:pPr>
        <w:rPr>
          <w:b/>
          <w:bCs/>
          <w:lang w:val="en"/>
        </w:rPr>
      </w:pPr>
      <w:r w:rsidRPr="00BC6874">
        <w:rPr>
          <w:b/>
          <w:bCs/>
          <w:noProof/>
          <w:lang w:val="en"/>
        </w:rPr>
        <w:lastRenderedPageBreak/>
        <w:drawing>
          <wp:inline distT="0" distB="0" distL="0" distR="0" wp14:anchorId="350BE55B" wp14:editId="246AB3D2">
            <wp:extent cx="5006774" cy="3139712"/>
            <wp:effectExtent l="0" t="0" r="3810" b="3810"/>
            <wp:docPr id="864924009"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24009" name="Picture 1" descr="A picture containing text, screenshot, plot, line&#10;&#10;Description automatically generated"/>
                    <pic:cNvPicPr/>
                  </pic:nvPicPr>
                  <pic:blipFill>
                    <a:blip r:embed="rId18"/>
                    <a:stretch>
                      <a:fillRect/>
                    </a:stretch>
                  </pic:blipFill>
                  <pic:spPr>
                    <a:xfrm>
                      <a:off x="0" y="0"/>
                      <a:ext cx="5006774" cy="3139712"/>
                    </a:xfrm>
                    <a:prstGeom prst="rect">
                      <a:avLst/>
                    </a:prstGeom>
                  </pic:spPr>
                </pic:pic>
              </a:graphicData>
            </a:graphic>
          </wp:inline>
        </w:drawing>
      </w:r>
    </w:p>
    <w:p w14:paraId="744E91D2" w14:textId="0BEB5E80" w:rsidR="00BC6874" w:rsidRDefault="00BC6874" w:rsidP="00A90549">
      <w:pPr>
        <w:rPr>
          <w:b/>
          <w:bCs/>
          <w:lang w:val="en"/>
        </w:rPr>
      </w:pPr>
      <w:r>
        <w:rPr>
          <w:b/>
          <w:bCs/>
          <w:lang w:val="en"/>
        </w:rPr>
        <w:t>Figure 5</w:t>
      </w:r>
    </w:p>
    <w:p w14:paraId="7379B253" w14:textId="77777777" w:rsidR="00BC6874" w:rsidRDefault="00BC6874" w:rsidP="00A90549">
      <w:pPr>
        <w:rPr>
          <w:b/>
          <w:bCs/>
          <w:lang w:val="en"/>
        </w:rPr>
      </w:pPr>
    </w:p>
    <w:p w14:paraId="0B0E8576" w14:textId="4B13617C" w:rsidR="00BC6874" w:rsidRDefault="00BC6874" w:rsidP="00BC6874">
      <w:pPr>
        <w:pStyle w:val="Heading2"/>
      </w:pPr>
      <w:bookmarkStart w:id="10" w:name="_Toc136380191"/>
      <w:r>
        <w:t xml:space="preserve">Augmented </w:t>
      </w:r>
      <w:r w:rsidRPr="00BC6874">
        <w:t>Dickey_Fuller Test to Determine Stationarity</w:t>
      </w:r>
      <w:bookmarkEnd w:id="10"/>
    </w:p>
    <w:p w14:paraId="4AE4DE8F" w14:textId="77777777" w:rsidR="00BC6874" w:rsidRDefault="00BC6874" w:rsidP="00BC6874">
      <w:pPr>
        <w:rPr>
          <w:lang w:val="en"/>
        </w:rPr>
      </w:pPr>
    </w:p>
    <w:p w14:paraId="1EA2F587" w14:textId="0DC85B2A" w:rsidR="00BC6874" w:rsidRDefault="00BC6874" w:rsidP="00BC6874">
      <w:pPr>
        <w:rPr>
          <w:lang w:val="en"/>
        </w:rPr>
      </w:pPr>
      <w:r>
        <w:rPr>
          <w:lang w:val="en"/>
        </w:rPr>
        <w:t xml:space="preserve">It’s important to know stationarity of a series before defining a model as the statistical elements are different and the wrong model can return incorrect predictions </w:t>
      </w:r>
      <w:r>
        <w:rPr>
          <w:lang w:val="en"/>
        </w:rPr>
        <w:fldChar w:fldCharType="begin"/>
      </w:r>
      <w:r>
        <w:rPr>
          <w:lang w:val="en"/>
        </w:rPr>
        <w:instrText xml:space="preserve"> ADDIN ZOTERO_ITEM CSL_CITATION {"citationID":"vhJwbL2S","properties":{"formattedCitation":"(Rasheed, 2020)","plainCitation":"(Rasheed, 2020)","noteIndex":0},"citationItems":[{"id":1162,"uris":["http://zotero.org/users/9288811/items/4UJIQBYY"],"itemData":{"id":1162,"type":"webpage","abstract":"Learn the Fundamental Rule of Time Series Analysis","container-title":"Medium","language":"en","title":"Why Does Stationarity Matter in Time Series Analysis?","URL":"https://towardsdatascience.com/why-does-stationarity-matter-in-time-series-analysis-e2fb7be74454","author":[{"family":"Rasheed","given":"Rayhaan"}],"accessed":{"date-parts":[["2023",5,30]]},"issued":{"date-parts":[["2020",7,12]]}}}],"schema":"https://github.com/citation-style-language/schema/raw/master/csl-citation.json"} </w:instrText>
      </w:r>
      <w:r>
        <w:rPr>
          <w:lang w:val="en"/>
        </w:rPr>
        <w:fldChar w:fldCharType="separate"/>
      </w:r>
      <w:r w:rsidRPr="00BC6874">
        <w:rPr>
          <w:rFonts w:cs="Segoe UI"/>
        </w:rPr>
        <w:t>(Rasheed, 2020)</w:t>
      </w:r>
      <w:r>
        <w:rPr>
          <w:lang w:val="en"/>
        </w:rPr>
        <w:fldChar w:fldCharType="end"/>
      </w:r>
    </w:p>
    <w:p w14:paraId="00E021E6" w14:textId="2F0D6A80" w:rsidR="00BC6874" w:rsidRDefault="00BC6874" w:rsidP="00BC6874">
      <w:pPr>
        <w:rPr>
          <w:lang w:val="en"/>
        </w:rPr>
      </w:pPr>
      <w:r>
        <w:rPr>
          <w:lang w:val="en"/>
        </w:rPr>
        <w:t xml:space="preserve">The </w:t>
      </w:r>
      <w:r w:rsidR="001442D3">
        <w:rPr>
          <w:lang w:val="en"/>
        </w:rPr>
        <w:t>results: the</w:t>
      </w:r>
      <w:r w:rsidRPr="00BC6874">
        <w:rPr>
          <w:lang w:val="en"/>
        </w:rPr>
        <w:t xml:space="preserve"> statistic (-6.735140719699589): The time series' withdrawal from stationarity is clear by this negative number. The evidence against the null hypothesis of non-stationarity is higher the more negative the value.. The p-value (3.221724499893661e-09): Here I can see the likelihood that the test statistic will be seen if the null hypothesis—that the time series is not stationary. This is correct. The null hypothesis can be rejected and the series can be determined to be stationary again</w:t>
      </w:r>
      <w:r>
        <w:rPr>
          <w:lang w:val="en"/>
        </w:rPr>
        <w:t xml:space="preserve"> </w:t>
      </w:r>
      <w:r>
        <w:rPr>
          <w:lang w:val="en"/>
        </w:rPr>
        <w:fldChar w:fldCharType="begin"/>
      </w:r>
      <w:r>
        <w:rPr>
          <w:lang w:val="en"/>
        </w:rPr>
        <w:instrText xml:space="preserve"> ADDIN ZOTERO_ITEM CSL_CITATION {"citationID":"anegdvaR","properties":{"formattedCitation":"(G, 2021)","plainCitation":"(G, 2021)","noteIndex":0},"citationItems":[{"id":1132,"uris":["http://zotero.org/users/9288811/items/BVJG7VF3"],"itemData":{"id":1132,"type":"post-weblog","abstract":"Testing for Time Series stationarity is crucial. Learn about ADF and KPSS, the most commonly used tests to check stationarity of Time Series.","container-title":"Analytics Vidhya","language":"en","title":"Statistical Tests to Check Stationarity in Time Series","URL":"https://www.analyticsvidhya.com/blog/2021/06/statistical-tests-to-check-stationarity-in-time-series-part-1/","author":[{"family":"G","given":"Vijay Kumar"}],"accessed":{"date-parts":[["2023",5,29]]},"issued":{"date-parts":[["2021",6,16]]}}}],"schema":"https://github.com/citation-style-language/schema/raw/master/csl-citation.json"} </w:instrText>
      </w:r>
      <w:r>
        <w:rPr>
          <w:lang w:val="en"/>
        </w:rPr>
        <w:fldChar w:fldCharType="separate"/>
      </w:r>
      <w:r w:rsidRPr="00BC6874">
        <w:rPr>
          <w:rFonts w:cs="Segoe UI"/>
        </w:rPr>
        <w:t>(G, 2021)</w:t>
      </w:r>
      <w:r>
        <w:rPr>
          <w:lang w:val="en"/>
        </w:rPr>
        <w:fldChar w:fldCharType="end"/>
      </w:r>
    </w:p>
    <w:p w14:paraId="19ACF81F" w14:textId="77777777" w:rsidR="00BC6874" w:rsidRDefault="00BC6874" w:rsidP="00BC6874">
      <w:pPr>
        <w:rPr>
          <w:lang w:val="en"/>
        </w:rPr>
      </w:pPr>
    </w:p>
    <w:p w14:paraId="676FB433" w14:textId="77777777" w:rsidR="00BC6874" w:rsidRDefault="00BC6874" w:rsidP="00BC6874">
      <w:pPr>
        <w:rPr>
          <w:lang w:val="en"/>
        </w:rPr>
      </w:pPr>
    </w:p>
    <w:p w14:paraId="7BE9677E" w14:textId="7EABE7D5" w:rsidR="00BC6874" w:rsidRDefault="00BC6874" w:rsidP="00BC6874">
      <w:pPr>
        <w:pStyle w:val="Heading2"/>
      </w:pPr>
      <w:bookmarkStart w:id="11" w:name="_Toc136380192"/>
      <w:r>
        <w:lastRenderedPageBreak/>
        <w:t>Optimal Arima (Auto Regressive Inegrated Moving Average) Parameters</w:t>
      </w:r>
      <w:bookmarkEnd w:id="11"/>
      <w:r>
        <w:t xml:space="preserve"> </w:t>
      </w:r>
    </w:p>
    <w:p w14:paraId="1D9D5967" w14:textId="17DDAB02" w:rsidR="00BC6874" w:rsidRDefault="00B2356B" w:rsidP="00BC6874">
      <w:pPr>
        <w:rPr>
          <w:lang w:val="en"/>
        </w:rPr>
      </w:pPr>
      <w:r w:rsidRPr="00B2356B">
        <w:rPr>
          <w:lang w:val="en"/>
        </w:rPr>
        <w:t>I will utilize The Akaike Information Critera (AIC) as it’s a widely used measure of a statistical model. It basically quantifies 1) the goodness of fit, and 2) the simplicity/parsimony, of the model into a single statistic.</w:t>
      </w:r>
      <w:r>
        <w:rPr>
          <w:lang w:val="en"/>
        </w:rPr>
        <w:fldChar w:fldCharType="begin"/>
      </w:r>
      <w:r>
        <w:rPr>
          <w:lang w:val="en"/>
        </w:rPr>
        <w:instrText xml:space="preserve"> ADDIN ZOTERO_ITEM CSL_CITATION {"citationID":"5nkM1V8H","properties":{"formattedCitation":"(Keshvani, 2013)","plainCitation":"(Keshvani, 2013)","noteIndex":0},"citationItems":[{"id":1164,"uris":["http://zotero.org/users/9288811/items/REXX22CN"],"itemData":{"id":1164,"type":"post-weblog","abstract":"The Akaike Information Critera (AIC) is a widely used measure of a statistical model. It basically quantifies 1) the goodness of fit, and 2) the simplicity/parsimony, of the model into a single sta…","container-title":"CoolStatsBlog","language":"en","title":"Using AIC to Test ARIMA Models","URL":"https://coolstatsblog.com/2013/08/14/using-aic-to-test-arima-models-2/","author":[{"family":"Keshvani","given":"Abbas"}],"accessed":{"date-parts":[["2023",5,30]]},"issued":{"date-parts":[["2013",8,14]]}}}],"schema":"https://github.com/citation-style-language/schema/raw/master/csl-citation.json"} </w:instrText>
      </w:r>
      <w:r>
        <w:rPr>
          <w:lang w:val="en"/>
        </w:rPr>
        <w:fldChar w:fldCharType="separate"/>
      </w:r>
      <w:r w:rsidRPr="00B2356B">
        <w:rPr>
          <w:rFonts w:cs="Segoe UI"/>
        </w:rPr>
        <w:t>(Keshvani, 2013)</w:t>
      </w:r>
      <w:r>
        <w:rPr>
          <w:lang w:val="en"/>
        </w:rPr>
        <w:fldChar w:fldCharType="end"/>
      </w:r>
    </w:p>
    <w:p w14:paraId="616D5A1D" w14:textId="30BB8E89" w:rsidR="00B2356B" w:rsidRDefault="00B2356B" w:rsidP="00BC6874">
      <w:pPr>
        <w:rPr>
          <w:lang w:val="en"/>
        </w:rPr>
      </w:pPr>
      <w:r w:rsidRPr="00B2356B">
        <w:rPr>
          <w:lang w:val="en"/>
        </w:rPr>
        <w:t xml:space="preserve">I use </w:t>
      </w:r>
      <w:r w:rsidR="00BC6874" w:rsidRPr="00B2356B">
        <w:rPr>
          <w:lang w:val="en"/>
        </w:rPr>
        <w:t xml:space="preserve">pmdarima, as it is a </w:t>
      </w:r>
      <w:r w:rsidRPr="00B2356B">
        <w:rPr>
          <w:lang w:val="en"/>
        </w:rPr>
        <w:t>sophisticated</w:t>
      </w:r>
      <w:r w:rsidR="00BC6874" w:rsidRPr="00B2356B">
        <w:rPr>
          <w:lang w:val="en"/>
        </w:rPr>
        <w:t xml:space="preserve"> and encompasses analysis </w:t>
      </w:r>
      <w:r w:rsidRPr="00B2356B">
        <w:rPr>
          <w:lang w:val="en"/>
        </w:rPr>
        <w:t>capabilities</w:t>
      </w:r>
      <w:r w:rsidR="00BC6874" w:rsidRPr="00B2356B">
        <w:rPr>
          <w:lang w:val="en"/>
        </w:rPr>
        <w:t xml:space="preserve"> </w:t>
      </w:r>
      <w:r w:rsidRPr="00B2356B">
        <w:rPr>
          <w:lang w:val="en"/>
        </w:rPr>
        <w:t>including</w:t>
      </w:r>
      <w:r w:rsidR="00BC6874" w:rsidRPr="00B2356B">
        <w:rPr>
          <w:lang w:val="en"/>
        </w:rPr>
        <w:t xml:space="preserve"> a </w:t>
      </w:r>
      <w:r w:rsidRPr="00B2356B">
        <w:rPr>
          <w:lang w:val="en"/>
        </w:rPr>
        <w:t>collection</w:t>
      </w:r>
      <w:r w:rsidR="00BC6874" w:rsidRPr="00B2356B">
        <w:rPr>
          <w:lang w:val="en"/>
        </w:rPr>
        <w:t xml:space="preserve"> of statistical tests of stationarity and seasonality</w:t>
      </w:r>
      <w:r>
        <w:rPr>
          <w:lang w:val="en"/>
        </w:rPr>
        <w:fldChar w:fldCharType="begin"/>
      </w:r>
      <w:r>
        <w:rPr>
          <w:lang w:val="en"/>
        </w:rPr>
        <w:instrText xml:space="preserve"> ADDIN ZOTERO_ITEM CSL_CITATION {"citationID":"oYjiwDLy","properties":{"formattedCitation":"(pypi.org, 2023)","plainCitation":"(pypi.org, 2023)","noteIndex":0},"citationItems":[{"id":1139,"uris":["http://zotero.org/users/9288811/items/7MHH4VQ4"],"itemData":{"id":1139,"type":"software","genre":"C, Python","license":"MIT","medium":"MacOS, Microsoft :: Windows, POSIX, Unix","source":"PyPI","title":"pmdarima: Python's forecast::auto.arima equivalent","title-short":"pmdarima","URL":"http://alkaline-ml.com/pmdarima","version":"2.0.3","author":[{"family":"pypi.org","given":"pmdarima"}],"accessed":{"date-parts":[["2023",5,29]]},"issued":{"date-parts":[["2023"]]}}}],"schema":"https://github.com/citation-style-language/schema/raw/master/csl-citation.json"} </w:instrText>
      </w:r>
      <w:r>
        <w:rPr>
          <w:lang w:val="en"/>
        </w:rPr>
        <w:fldChar w:fldCharType="separate"/>
      </w:r>
      <w:r w:rsidRPr="00B2356B">
        <w:rPr>
          <w:rFonts w:cs="Segoe UI"/>
        </w:rPr>
        <w:t>(pypi.org, 2023)</w:t>
      </w:r>
      <w:r>
        <w:rPr>
          <w:lang w:val="en"/>
        </w:rPr>
        <w:fldChar w:fldCharType="end"/>
      </w:r>
    </w:p>
    <w:p w14:paraId="626996A0" w14:textId="21C5CD16" w:rsidR="00B2356B" w:rsidRDefault="00B2356B" w:rsidP="00BC6874">
      <w:pPr>
        <w:rPr>
          <w:lang w:val="en"/>
        </w:rPr>
      </w:pPr>
      <w:r>
        <w:rPr>
          <w:lang w:val="en"/>
        </w:rPr>
        <w:t xml:space="preserve">This determined the best model fit and my </w:t>
      </w:r>
      <w:proofErr w:type="gramStart"/>
      <w:r>
        <w:rPr>
          <w:lang w:val="en"/>
        </w:rPr>
        <w:t>p,d</w:t>
      </w:r>
      <w:proofErr w:type="gramEnd"/>
      <w:r>
        <w:rPr>
          <w:lang w:val="en"/>
        </w:rPr>
        <w:t>,q values, Figure 6</w:t>
      </w:r>
    </w:p>
    <w:p w14:paraId="53FB90E3" w14:textId="77777777" w:rsidR="00B2356B" w:rsidRDefault="00B2356B" w:rsidP="00BC6874">
      <w:pPr>
        <w:rPr>
          <w:lang w:val="en"/>
        </w:rPr>
      </w:pPr>
    </w:p>
    <w:p w14:paraId="0CAD3811" w14:textId="59402BB2" w:rsidR="00B2356B" w:rsidRDefault="00B2356B" w:rsidP="00BC6874">
      <w:pPr>
        <w:rPr>
          <w:lang w:val="en"/>
        </w:rPr>
      </w:pPr>
      <w:r w:rsidRPr="00B2356B">
        <w:rPr>
          <w:noProof/>
          <w:lang w:val="en"/>
        </w:rPr>
        <w:drawing>
          <wp:inline distT="0" distB="0" distL="0" distR="0" wp14:anchorId="0DD9371D" wp14:editId="61241924">
            <wp:extent cx="4983912" cy="1882303"/>
            <wp:effectExtent l="0" t="0" r="7620" b="3810"/>
            <wp:docPr id="216357851"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57851" name="Picture 1" descr="A screenshot of a computer program&#10;&#10;Description automatically generated with medium confidence"/>
                    <pic:cNvPicPr/>
                  </pic:nvPicPr>
                  <pic:blipFill>
                    <a:blip r:embed="rId19"/>
                    <a:stretch>
                      <a:fillRect/>
                    </a:stretch>
                  </pic:blipFill>
                  <pic:spPr>
                    <a:xfrm>
                      <a:off x="0" y="0"/>
                      <a:ext cx="4983912" cy="1882303"/>
                    </a:xfrm>
                    <a:prstGeom prst="rect">
                      <a:avLst/>
                    </a:prstGeom>
                  </pic:spPr>
                </pic:pic>
              </a:graphicData>
            </a:graphic>
          </wp:inline>
        </w:drawing>
      </w:r>
    </w:p>
    <w:p w14:paraId="3D185EC5" w14:textId="0CCA6A77" w:rsidR="00B2356B" w:rsidRDefault="00B2356B" w:rsidP="00BC6874">
      <w:pPr>
        <w:rPr>
          <w:b/>
          <w:bCs/>
          <w:lang w:val="en"/>
        </w:rPr>
      </w:pPr>
      <w:r>
        <w:rPr>
          <w:b/>
          <w:bCs/>
          <w:lang w:val="en"/>
        </w:rPr>
        <w:t>Figure 6</w:t>
      </w:r>
    </w:p>
    <w:p w14:paraId="0CD2A81F" w14:textId="77777777" w:rsidR="00B2356B" w:rsidRDefault="00B2356B" w:rsidP="00BC6874">
      <w:pPr>
        <w:rPr>
          <w:b/>
          <w:bCs/>
          <w:lang w:val="en"/>
        </w:rPr>
      </w:pPr>
    </w:p>
    <w:p w14:paraId="73F6B8B1" w14:textId="5437F54B" w:rsidR="00B2356B" w:rsidRPr="00EF2F29" w:rsidRDefault="00B2356B" w:rsidP="00BC6874">
      <w:pPr>
        <w:rPr>
          <w:lang w:val="en"/>
        </w:rPr>
      </w:pPr>
      <w:r w:rsidRPr="00EF2F29">
        <w:rPr>
          <w:lang w:val="en"/>
        </w:rPr>
        <w:t xml:space="preserve">In the p, d, q model, p denotes the order of the autoregressive element, d the amount of initial differencing that is involved, and q the order of the moving average part </w:t>
      </w:r>
      <w:r w:rsidRPr="00EF2F29">
        <w:rPr>
          <w:lang w:val="en"/>
        </w:rPr>
        <w:fldChar w:fldCharType="begin"/>
      </w:r>
      <w:r w:rsidRPr="00EF2F29">
        <w:rPr>
          <w:lang w:val="en"/>
        </w:rPr>
        <w:instrText xml:space="preserve"> ADDIN ZOTERO_ITEM CSL_CITATION {"citationID":"dyB21DGH","properties":{"formattedCitation":"(Hyndman and Athanasopoulos, 2018)","plainCitation":"(Hyndman and Athanasopoulos, 2018)","noteIndex":0},"citationItems":[{"id":1120,"uris":["http://zotero.org/users/9288811/items/VTNQ6WCX"],"itemData":{"id":1120,"type":"book","abstract":"2nd edition","source":"otexts.com","title":"8.5 Non-seasonal ARIMA models | Forecasting: Principles and Practice (2nd ed)","title-short":"8.5 Non-seasonal ARIMA models | Forecasting","URL":"https://otexts.com/fpp2/non-seasonal-arima.html","author":[{"family":"Hyndman","given":"Rob"},{"family":"Athanasopoulos","given":"George"}],"accessed":{"date-parts":[["2023",5,29]]},"issued":{"date-parts":[["2018"]]}}}],"schema":"https://github.com/citation-style-language/schema/raw/master/csl-citation.json"} </w:instrText>
      </w:r>
      <w:r w:rsidRPr="00EF2F29">
        <w:rPr>
          <w:lang w:val="en"/>
        </w:rPr>
        <w:fldChar w:fldCharType="separate"/>
      </w:r>
      <w:r w:rsidRPr="00EF2F29">
        <w:rPr>
          <w:lang w:val="en"/>
        </w:rPr>
        <w:t>(Hyndman and Athanasopoulos, 2018)</w:t>
      </w:r>
      <w:r w:rsidRPr="00EF2F29">
        <w:rPr>
          <w:lang w:val="en"/>
        </w:rPr>
        <w:fldChar w:fldCharType="end"/>
      </w:r>
    </w:p>
    <w:p w14:paraId="44386811" w14:textId="77777777" w:rsidR="00B2356B" w:rsidRDefault="00B2356B" w:rsidP="00BC6874">
      <w:pPr>
        <w:rPr>
          <w:rStyle w:val="Strong"/>
          <w:rFonts w:ascii="Helvetica" w:hAnsi="Helvetica" w:cs="Helvetica"/>
          <w:b w:val="0"/>
          <w:bCs w:val="0"/>
          <w:color w:val="000000"/>
          <w:sz w:val="21"/>
          <w:szCs w:val="21"/>
          <w:shd w:val="clear" w:color="auto" w:fill="FFFFFF"/>
        </w:rPr>
      </w:pPr>
    </w:p>
    <w:p w14:paraId="506C1BE6" w14:textId="2657F609" w:rsidR="00B2356B" w:rsidRDefault="00B2356B" w:rsidP="001442D3">
      <w:pPr>
        <w:pStyle w:val="Heading2"/>
      </w:pPr>
      <w:bookmarkStart w:id="12" w:name="_Toc136380193"/>
      <w:r w:rsidRPr="00B2356B">
        <w:t>Train Test Split</w:t>
      </w:r>
      <w:bookmarkEnd w:id="12"/>
    </w:p>
    <w:p w14:paraId="73745610" w14:textId="17869010" w:rsidR="00B84314" w:rsidRDefault="00B2356B" w:rsidP="00B2356B">
      <w:pPr>
        <w:rPr>
          <w:lang w:val="en"/>
        </w:rPr>
      </w:pPr>
      <w:r>
        <w:rPr>
          <w:lang w:val="en"/>
        </w:rPr>
        <w:t xml:space="preserve">Train test split is different in time series as it’s not random and follows a linear pattern to forecast </w:t>
      </w:r>
      <w:r w:rsidR="00B84314">
        <w:rPr>
          <w:lang w:val="en"/>
        </w:rPr>
        <w:fldChar w:fldCharType="begin"/>
      </w:r>
      <w:r w:rsidR="00B84314">
        <w:rPr>
          <w:lang w:val="en"/>
        </w:rPr>
        <w:instrText xml:space="preserve"> ADDIN ZOTERO_ITEM CSL_CITATION {"citationID":"2DVsRQm3","properties":{"formattedCitation":"(Rade\\uc0\\u269{}i\\uc0\\u263{}, 2022)","plainCitation":"(Radečić, 2022)","noteIndex":0},"citationItems":[{"id":1146,"uris":["http://zotero.org/users/9288811/items/BUZKUH83"],"itemData":{"id":1146,"type":"webpage","abstract":"Part 7 of Time Series from Scratch Series — Everything you need to know before modeling time series data. Learn how to split and evaluate…","container-title":"Medium","language":"en","title":"Time Series From Scratch — Train/Test Splits and Evaluation Metrics","URL":"https://towardsdatascience.com/time-series-from-scratch-train-test-splits-and-evaluation-metrics-4fd654de1b37","author":[{"family":"Radečić","given":"Dario"}],"accessed":{"date-parts":[["2023",5,30]]},"issued":{"date-parts":[["2022",3,23]]}}}],"schema":"https://github.com/citation-style-language/schema/raw/master/csl-citation.json"} </w:instrText>
      </w:r>
      <w:r w:rsidR="00B84314">
        <w:rPr>
          <w:lang w:val="en"/>
        </w:rPr>
        <w:fldChar w:fldCharType="separate"/>
      </w:r>
      <w:r w:rsidR="00B84314" w:rsidRPr="00B84314">
        <w:rPr>
          <w:rFonts w:cs="Segoe UI"/>
          <w:szCs w:val="24"/>
        </w:rPr>
        <w:t>(Radečić, 2022)</w:t>
      </w:r>
      <w:r w:rsidR="00B84314">
        <w:rPr>
          <w:lang w:val="en"/>
        </w:rPr>
        <w:fldChar w:fldCharType="end"/>
      </w:r>
      <w:r w:rsidR="00B84314">
        <w:rPr>
          <w:lang w:val="en"/>
        </w:rPr>
        <w:t>, Figure 7</w:t>
      </w:r>
    </w:p>
    <w:p w14:paraId="6AADB5A5" w14:textId="6615A587" w:rsidR="00B84314" w:rsidRDefault="00B84314" w:rsidP="00B2356B">
      <w:pPr>
        <w:rPr>
          <w:lang w:val="en"/>
        </w:rPr>
      </w:pPr>
      <w:r>
        <w:rPr>
          <w:lang w:val="en"/>
        </w:rPr>
        <w:lastRenderedPageBreak/>
        <w:t>I ran an 80/20 Split</w:t>
      </w:r>
    </w:p>
    <w:p w14:paraId="2E78250D" w14:textId="77777777" w:rsidR="00B84314" w:rsidRDefault="00B84314" w:rsidP="00B2356B">
      <w:pPr>
        <w:rPr>
          <w:lang w:val="en"/>
        </w:rPr>
      </w:pPr>
    </w:p>
    <w:p w14:paraId="69994FB4" w14:textId="236C7E73" w:rsidR="00B84314" w:rsidRDefault="00B84314" w:rsidP="00B2356B">
      <w:pPr>
        <w:rPr>
          <w:lang w:val="en"/>
        </w:rPr>
      </w:pPr>
      <w:r w:rsidRPr="00B84314">
        <w:rPr>
          <w:noProof/>
          <w:lang w:val="en"/>
        </w:rPr>
        <w:drawing>
          <wp:inline distT="0" distB="0" distL="0" distR="0" wp14:anchorId="143BCA29" wp14:editId="54C74C34">
            <wp:extent cx="5540220" cy="2613887"/>
            <wp:effectExtent l="0" t="0" r="3810" b="0"/>
            <wp:docPr id="690813623" name="Picture 1"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813623" name="Picture 1" descr="A picture containing text, screenshot, font, plot&#10;&#10;Description automatically generated"/>
                    <pic:cNvPicPr/>
                  </pic:nvPicPr>
                  <pic:blipFill>
                    <a:blip r:embed="rId20"/>
                    <a:stretch>
                      <a:fillRect/>
                    </a:stretch>
                  </pic:blipFill>
                  <pic:spPr>
                    <a:xfrm>
                      <a:off x="0" y="0"/>
                      <a:ext cx="5540220" cy="2613887"/>
                    </a:xfrm>
                    <a:prstGeom prst="rect">
                      <a:avLst/>
                    </a:prstGeom>
                  </pic:spPr>
                </pic:pic>
              </a:graphicData>
            </a:graphic>
          </wp:inline>
        </w:drawing>
      </w:r>
    </w:p>
    <w:p w14:paraId="69B0F670" w14:textId="77777777" w:rsidR="00B84314" w:rsidRDefault="00B84314" w:rsidP="00B2356B">
      <w:pPr>
        <w:rPr>
          <w:lang w:val="en"/>
        </w:rPr>
      </w:pPr>
    </w:p>
    <w:p w14:paraId="0C6248F4" w14:textId="43B9E81D" w:rsidR="00B84314" w:rsidRDefault="00B84314" w:rsidP="00B2356B">
      <w:pPr>
        <w:rPr>
          <w:b/>
          <w:bCs/>
          <w:lang w:val="en"/>
        </w:rPr>
      </w:pPr>
      <w:r>
        <w:rPr>
          <w:b/>
          <w:bCs/>
          <w:lang w:val="en"/>
        </w:rPr>
        <w:t>Figure 7</w:t>
      </w:r>
    </w:p>
    <w:p w14:paraId="4409BCAC" w14:textId="79CF60E9" w:rsidR="00B84314" w:rsidRPr="00B84314" w:rsidRDefault="00B84314" w:rsidP="00B2356B">
      <w:pPr>
        <w:rPr>
          <w:b/>
          <w:bCs/>
          <w:lang w:val="en"/>
        </w:rPr>
      </w:pPr>
    </w:p>
    <w:p w14:paraId="49000C7E" w14:textId="77777777" w:rsidR="00B2356B" w:rsidRDefault="00B2356B" w:rsidP="00BC6874">
      <w:pPr>
        <w:rPr>
          <w:rStyle w:val="Strong"/>
          <w:rFonts w:ascii="Helvetica" w:hAnsi="Helvetica" w:cs="Helvetica"/>
          <w:b w:val="0"/>
          <w:bCs w:val="0"/>
          <w:color w:val="000000"/>
          <w:sz w:val="21"/>
          <w:szCs w:val="21"/>
          <w:shd w:val="clear" w:color="auto" w:fill="FFFFFF"/>
        </w:rPr>
      </w:pPr>
    </w:p>
    <w:p w14:paraId="627F9C77" w14:textId="205172A8" w:rsidR="00B84314" w:rsidRDefault="00B84314" w:rsidP="001442D3">
      <w:pPr>
        <w:pStyle w:val="Heading2"/>
      </w:pPr>
      <w:bookmarkStart w:id="13" w:name="_Toc136380194"/>
      <w:r w:rsidRPr="00B84314">
        <w:t>Arima Model</w:t>
      </w:r>
      <w:bookmarkEnd w:id="13"/>
    </w:p>
    <w:p w14:paraId="741F2C9D" w14:textId="6FA85D63" w:rsidR="00B84314" w:rsidRDefault="00B84314" w:rsidP="00B84314">
      <w:pPr>
        <w:rPr>
          <w:lang w:val="en"/>
        </w:rPr>
      </w:pPr>
      <w:r>
        <w:rPr>
          <w:lang w:val="en"/>
        </w:rPr>
        <w:t>The model itself performed well showing a consistency with the original data, Figure</w:t>
      </w:r>
      <w:r w:rsidR="001442D3">
        <w:rPr>
          <w:lang w:val="en"/>
        </w:rPr>
        <w:t xml:space="preserve"> </w:t>
      </w:r>
      <w:r>
        <w:rPr>
          <w:lang w:val="en"/>
        </w:rPr>
        <w:t>8, Figure 9</w:t>
      </w:r>
    </w:p>
    <w:p w14:paraId="4C2CC63B" w14:textId="77777777" w:rsidR="00B84314" w:rsidRDefault="00B84314" w:rsidP="00B84314">
      <w:pPr>
        <w:rPr>
          <w:lang w:val="en"/>
        </w:rPr>
      </w:pPr>
    </w:p>
    <w:p w14:paraId="4445F310" w14:textId="7645EF3C" w:rsidR="00B84314" w:rsidRDefault="00B84314" w:rsidP="00B84314">
      <w:pPr>
        <w:rPr>
          <w:lang w:val="en"/>
        </w:rPr>
      </w:pPr>
      <w:r w:rsidRPr="00B84314">
        <w:rPr>
          <w:noProof/>
          <w:lang w:val="en"/>
        </w:rPr>
        <w:lastRenderedPageBreak/>
        <w:drawing>
          <wp:inline distT="0" distB="0" distL="0" distR="0" wp14:anchorId="73F7B5CC" wp14:editId="01064D9F">
            <wp:extent cx="3657917" cy="2880610"/>
            <wp:effectExtent l="0" t="0" r="0" b="0"/>
            <wp:docPr id="254498181"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98181" name="Picture 1" descr="A picture containing text, screenshot, plot, diagram&#10;&#10;Description automatically generated"/>
                    <pic:cNvPicPr/>
                  </pic:nvPicPr>
                  <pic:blipFill>
                    <a:blip r:embed="rId21"/>
                    <a:stretch>
                      <a:fillRect/>
                    </a:stretch>
                  </pic:blipFill>
                  <pic:spPr>
                    <a:xfrm>
                      <a:off x="0" y="0"/>
                      <a:ext cx="3657917" cy="2880610"/>
                    </a:xfrm>
                    <a:prstGeom prst="rect">
                      <a:avLst/>
                    </a:prstGeom>
                  </pic:spPr>
                </pic:pic>
              </a:graphicData>
            </a:graphic>
          </wp:inline>
        </w:drawing>
      </w:r>
    </w:p>
    <w:p w14:paraId="4B1976DE" w14:textId="77777777" w:rsidR="00B84314" w:rsidRDefault="00B84314" w:rsidP="00B84314">
      <w:pPr>
        <w:rPr>
          <w:lang w:val="en"/>
        </w:rPr>
      </w:pPr>
    </w:p>
    <w:p w14:paraId="2147AF62" w14:textId="61B4BD5D" w:rsidR="00B84314" w:rsidRDefault="00B84314" w:rsidP="00B84314">
      <w:pPr>
        <w:rPr>
          <w:b/>
          <w:bCs/>
          <w:lang w:val="en"/>
        </w:rPr>
      </w:pPr>
      <w:r>
        <w:rPr>
          <w:b/>
          <w:bCs/>
          <w:lang w:val="en"/>
        </w:rPr>
        <w:t>Figure 8</w:t>
      </w:r>
    </w:p>
    <w:p w14:paraId="1C3D5B37" w14:textId="77777777" w:rsidR="00B84314" w:rsidRDefault="00B84314" w:rsidP="00B84314">
      <w:pPr>
        <w:rPr>
          <w:b/>
          <w:bCs/>
          <w:lang w:val="en"/>
        </w:rPr>
      </w:pPr>
    </w:p>
    <w:p w14:paraId="6CBE4472" w14:textId="365CA897" w:rsidR="00B84314" w:rsidRDefault="00B84314" w:rsidP="00B84314">
      <w:pPr>
        <w:rPr>
          <w:b/>
          <w:bCs/>
          <w:lang w:val="en"/>
        </w:rPr>
      </w:pPr>
      <w:r w:rsidRPr="00B84314">
        <w:rPr>
          <w:b/>
          <w:bCs/>
          <w:noProof/>
          <w:lang w:val="en"/>
        </w:rPr>
        <w:drawing>
          <wp:inline distT="0" distB="0" distL="0" distR="0" wp14:anchorId="1BBC7309" wp14:editId="2795F35E">
            <wp:extent cx="3787468" cy="2751058"/>
            <wp:effectExtent l="0" t="0" r="3810" b="0"/>
            <wp:docPr id="1608871982" name="Picture 1" descr="A picture containing screenshot, tex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71982" name="Picture 1" descr="A picture containing screenshot, text, plot, line&#10;&#10;Description automatically generated"/>
                    <pic:cNvPicPr/>
                  </pic:nvPicPr>
                  <pic:blipFill>
                    <a:blip r:embed="rId22"/>
                    <a:stretch>
                      <a:fillRect/>
                    </a:stretch>
                  </pic:blipFill>
                  <pic:spPr>
                    <a:xfrm>
                      <a:off x="0" y="0"/>
                      <a:ext cx="3787468" cy="2751058"/>
                    </a:xfrm>
                    <a:prstGeom prst="rect">
                      <a:avLst/>
                    </a:prstGeom>
                  </pic:spPr>
                </pic:pic>
              </a:graphicData>
            </a:graphic>
          </wp:inline>
        </w:drawing>
      </w:r>
    </w:p>
    <w:p w14:paraId="065F5EB4" w14:textId="77777777" w:rsidR="00B84314" w:rsidRDefault="00B84314" w:rsidP="00B84314">
      <w:pPr>
        <w:rPr>
          <w:b/>
          <w:bCs/>
          <w:lang w:val="en"/>
        </w:rPr>
      </w:pPr>
    </w:p>
    <w:p w14:paraId="665B0C58" w14:textId="6DA9D2DC" w:rsidR="00B84314" w:rsidRPr="00B84314" w:rsidRDefault="00B84314" w:rsidP="00B84314">
      <w:pPr>
        <w:rPr>
          <w:b/>
          <w:bCs/>
          <w:lang w:val="en"/>
        </w:rPr>
      </w:pPr>
      <w:r>
        <w:rPr>
          <w:b/>
          <w:bCs/>
          <w:lang w:val="en"/>
        </w:rPr>
        <w:t>Figure 9</w:t>
      </w:r>
    </w:p>
    <w:p w14:paraId="5D2D400D" w14:textId="77777777" w:rsidR="00BC6874" w:rsidRDefault="00BC6874" w:rsidP="00BC6874">
      <w:pPr>
        <w:rPr>
          <w:lang w:val="en"/>
        </w:rPr>
      </w:pPr>
    </w:p>
    <w:p w14:paraId="71D6EA63" w14:textId="77777777" w:rsidR="00BC6874" w:rsidRPr="00B84314" w:rsidRDefault="00BC6874" w:rsidP="00BC6874">
      <w:pPr>
        <w:rPr>
          <w:lang w:val="en"/>
        </w:rPr>
      </w:pPr>
    </w:p>
    <w:p w14:paraId="04664EA7" w14:textId="7717E441" w:rsidR="00BC6874" w:rsidRDefault="00B84314" w:rsidP="00BC6874">
      <w:pPr>
        <w:rPr>
          <w:lang w:val="en"/>
        </w:rPr>
      </w:pPr>
      <w:r w:rsidRPr="00B84314">
        <w:rPr>
          <w:lang w:val="en"/>
        </w:rPr>
        <w:t>This plot is consistent with our previous observations there suggests the model is performing well overall. The future predictions are in alignment with the true values indicating it's showing an accurate slightly increasing trend</w:t>
      </w:r>
      <w:r>
        <w:rPr>
          <w:lang w:val="en"/>
        </w:rPr>
        <w:t>, Figure 10</w:t>
      </w:r>
    </w:p>
    <w:p w14:paraId="0FF25A60" w14:textId="77777777" w:rsidR="00B84314" w:rsidRDefault="00B84314" w:rsidP="00BC6874">
      <w:pPr>
        <w:rPr>
          <w:lang w:val="en"/>
        </w:rPr>
      </w:pPr>
    </w:p>
    <w:p w14:paraId="0F212B31" w14:textId="3A932F93" w:rsidR="00B84314" w:rsidRDefault="00B84314" w:rsidP="00BC6874">
      <w:pPr>
        <w:rPr>
          <w:lang w:val="en"/>
        </w:rPr>
      </w:pPr>
      <w:r w:rsidRPr="00B84314">
        <w:rPr>
          <w:noProof/>
          <w:lang w:val="en"/>
        </w:rPr>
        <w:drawing>
          <wp:inline distT="0" distB="0" distL="0" distR="0" wp14:anchorId="3B950015" wp14:editId="5E30EBC3">
            <wp:extent cx="5425910" cy="3330229"/>
            <wp:effectExtent l="0" t="0" r="3810" b="3810"/>
            <wp:docPr id="623930728" name="Picture 1"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930728" name="Picture 1" descr="A picture containing text, screenshot, plot, font&#10;&#10;Description automatically generated"/>
                    <pic:cNvPicPr/>
                  </pic:nvPicPr>
                  <pic:blipFill>
                    <a:blip r:embed="rId23"/>
                    <a:stretch>
                      <a:fillRect/>
                    </a:stretch>
                  </pic:blipFill>
                  <pic:spPr>
                    <a:xfrm>
                      <a:off x="0" y="0"/>
                      <a:ext cx="5425910" cy="3330229"/>
                    </a:xfrm>
                    <a:prstGeom prst="rect">
                      <a:avLst/>
                    </a:prstGeom>
                  </pic:spPr>
                </pic:pic>
              </a:graphicData>
            </a:graphic>
          </wp:inline>
        </w:drawing>
      </w:r>
    </w:p>
    <w:p w14:paraId="1F19F0DA" w14:textId="77777777" w:rsidR="00B84314" w:rsidRDefault="00B84314" w:rsidP="00BC6874">
      <w:pPr>
        <w:rPr>
          <w:lang w:val="en"/>
        </w:rPr>
      </w:pPr>
    </w:p>
    <w:p w14:paraId="58E0E59F" w14:textId="050905CB" w:rsidR="00B84314" w:rsidRPr="00B84314" w:rsidRDefault="00B84314" w:rsidP="00BC6874">
      <w:pPr>
        <w:rPr>
          <w:b/>
          <w:bCs/>
          <w:lang w:val="en"/>
        </w:rPr>
      </w:pPr>
      <w:r>
        <w:rPr>
          <w:b/>
          <w:bCs/>
          <w:lang w:val="en"/>
        </w:rPr>
        <w:t>Figure 10</w:t>
      </w:r>
    </w:p>
    <w:p w14:paraId="3F96D714" w14:textId="77777777" w:rsidR="00BC6874" w:rsidRDefault="00BC6874" w:rsidP="00BC6874">
      <w:pPr>
        <w:rPr>
          <w:lang w:val="en"/>
        </w:rPr>
      </w:pPr>
    </w:p>
    <w:p w14:paraId="7AE53BFD" w14:textId="77777777" w:rsidR="00BC6874" w:rsidRPr="00BC6874" w:rsidRDefault="00BC6874" w:rsidP="00BC6874">
      <w:pPr>
        <w:rPr>
          <w:lang w:val="en"/>
        </w:rPr>
      </w:pPr>
    </w:p>
    <w:p w14:paraId="44F75C6C" w14:textId="77777777" w:rsidR="00BC6874" w:rsidRDefault="00BC6874" w:rsidP="00BC6874">
      <w:pPr>
        <w:rPr>
          <w:lang w:val="en"/>
        </w:rPr>
      </w:pPr>
    </w:p>
    <w:p w14:paraId="2B96DCC7" w14:textId="77777777" w:rsidR="00BC6874" w:rsidRPr="00BC6874" w:rsidRDefault="00BC6874" w:rsidP="00BC6874">
      <w:pPr>
        <w:rPr>
          <w:lang w:val="en"/>
        </w:rPr>
      </w:pPr>
    </w:p>
    <w:p w14:paraId="06D27FA9" w14:textId="77777777" w:rsidR="00BC6874" w:rsidRDefault="00BC6874" w:rsidP="00A90549">
      <w:pPr>
        <w:rPr>
          <w:b/>
          <w:bCs/>
          <w:lang w:val="en"/>
        </w:rPr>
      </w:pPr>
    </w:p>
    <w:p w14:paraId="1F8F5156" w14:textId="77777777" w:rsidR="00BC6874" w:rsidRPr="00BC6874" w:rsidRDefault="00BC6874" w:rsidP="00A90549">
      <w:pPr>
        <w:rPr>
          <w:b/>
          <w:bCs/>
          <w:lang w:val="en"/>
        </w:rPr>
      </w:pPr>
    </w:p>
    <w:p w14:paraId="61C64783" w14:textId="77777777" w:rsidR="00982C0F" w:rsidRDefault="00982C0F" w:rsidP="00982C0F">
      <w:pPr>
        <w:rPr>
          <w:lang w:val="en"/>
        </w:rPr>
      </w:pPr>
    </w:p>
    <w:p w14:paraId="6CEDA5F6" w14:textId="77777777" w:rsidR="00982C0F" w:rsidRDefault="00982C0F" w:rsidP="00982C0F">
      <w:pPr>
        <w:rPr>
          <w:lang w:val="en"/>
        </w:rPr>
      </w:pPr>
    </w:p>
    <w:p w14:paraId="740E8FE5" w14:textId="7CFA077A" w:rsidR="00982C0F" w:rsidRDefault="00982C0F" w:rsidP="00E30C0D">
      <w:pPr>
        <w:pStyle w:val="Heading1"/>
      </w:pPr>
      <w:bookmarkStart w:id="14" w:name="_Toc136380195"/>
      <w:r>
        <w:t xml:space="preserve">Section 5: </w:t>
      </w:r>
      <w:r w:rsidR="00B84314">
        <w:t xml:space="preserve">Text / </w:t>
      </w:r>
      <w:r>
        <w:t>Sentiment Analysis</w:t>
      </w:r>
      <w:bookmarkEnd w:id="14"/>
      <w:r>
        <w:t xml:space="preserve"> </w:t>
      </w:r>
    </w:p>
    <w:p w14:paraId="65E12AC5" w14:textId="27529EE7" w:rsidR="00B84314" w:rsidRPr="00EF2F29" w:rsidRDefault="00B84314" w:rsidP="00B84314">
      <w:pPr>
        <w:rPr>
          <w:lang w:val="en"/>
        </w:rPr>
      </w:pPr>
      <w:r w:rsidRPr="00EF2F29">
        <w:rPr>
          <w:lang w:val="en"/>
        </w:rPr>
        <w:t xml:space="preserve">Text Analysis is used to extract meaning from unstructured data to provide insights and allow it to be comprehended </w:t>
      </w:r>
      <w:r w:rsidRPr="00EF2F29">
        <w:rPr>
          <w:lang w:val="en"/>
        </w:rPr>
        <w:fldChar w:fldCharType="begin"/>
      </w:r>
      <w:r w:rsidRPr="00EF2F29">
        <w:rPr>
          <w:lang w:val="en"/>
        </w:rPr>
        <w:instrText xml:space="preserve"> ADDIN ZOTERO_ITEM CSL_CITATION {"citationID":"AuNdnmy2","properties":{"formattedCitation":"(Milward, 2023)","plainCitation":"(Milward, 2023)","noteIndex":0},"citationItems":[{"id":1148,"uris":["http://zotero.org/users/9288811/items/U9LSM82Z"],"itemData":{"id":1148,"type":"webpage","abstract":"Text Mining (also referred to as Text Analytics) is an Artificial Intelligence (AI) technology that uses Natural Language Processing (NLP) to transform the unstructured text in documents into structured data suitable for analysis or to drive Machine Learning (ML) algorithms.","language":"en","title":"What is Text Mining, Text Analytics and Natural Language Processing? Linguamatics","title-short":"What is Text Mining, Text Analytics and Natural Language Processing?","URL":"https://www.linguamatics.com/what-text-mining-text-analytics-and-natural-language-processing","author":[{"family":"Milward","given":"David"}],"accessed":{"date-parts":[["2023",5,30]]},"issued":{"date-parts":[["2023"]]}}}],"schema":"https://github.com/citation-style-language/schema/raw/master/csl-citation.json"} </w:instrText>
      </w:r>
      <w:r w:rsidRPr="00EF2F29">
        <w:rPr>
          <w:lang w:val="en"/>
        </w:rPr>
        <w:fldChar w:fldCharType="separate"/>
      </w:r>
      <w:r w:rsidRPr="00EF2F29">
        <w:rPr>
          <w:lang w:val="en"/>
        </w:rPr>
        <w:t>(Milward, 2023)</w:t>
      </w:r>
      <w:r w:rsidRPr="00EF2F29">
        <w:rPr>
          <w:lang w:val="en"/>
        </w:rPr>
        <w:fldChar w:fldCharType="end"/>
      </w:r>
    </w:p>
    <w:p w14:paraId="78C65E72" w14:textId="77777777" w:rsidR="00B84314" w:rsidRDefault="00B84314" w:rsidP="00B84314">
      <w:pPr>
        <w:rPr>
          <w:b/>
          <w:bCs/>
        </w:rPr>
      </w:pPr>
    </w:p>
    <w:p w14:paraId="02C49D16" w14:textId="14CCC777" w:rsidR="00B84314" w:rsidRDefault="00B84314" w:rsidP="00B84314">
      <w:pPr>
        <w:pStyle w:val="Heading2"/>
        <w:rPr>
          <w:b w:val="0"/>
          <w:bCs w:val="0"/>
        </w:rPr>
      </w:pPr>
      <w:bookmarkStart w:id="15" w:name="_Toc136380196"/>
      <w:r>
        <w:rPr>
          <w:b w:val="0"/>
          <w:bCs w:val="0"/>
        </w:rPr>
        <w:t>Tokenizing</w:t>
      </w:r>
      <w:bookmarkEnd w:id="15"/>
      <w:r>
        <w:rPr>
          <w:b w:val="0"/>
          <w:bCs w:val="0"/>
        </w:rPr>
        <w:t xml:space="preserve"> </w:t>
      </w:r>
    </w:p>
    <w:p w14:paraId="7C72BDC8" w14:textId="77777777" w:rsidR="00B84314" w:rsidRDefault="00B84314" w:rsidP="00B84314">
      <w:pPr>
        <w:rPr>
          <w:lang w:val="en"/>
        </w:rPr>
      </w:pPr>
    </w:p>
    <w:p w14:paraId="110E3CCF" w14:textId="30E16E30" w:rsidR="00FC7628" w:rsidRPr="00EF2F29" w:rsidRDefault="00B84314" w:rsidP="00B84314">
      <w:pPr>
        <w:rPr>
          <w:b/>
          <w:bCs/>
          <w:lang w:val="en"/>
        </w:rPr>
      </w:pPr>
      <w:r w:rsidRPr="00EF2F29">
        <w:rPr>
          <w:lang w:val="en"/>
        </w:rPr>
        <w:t xml:space="preserve">Tokenization in machine learning is a process of splitting text into </w:t>
      </w:r>
      <w:r w:rsidR="00FC7628" w:rsidRPr="00EF2F29">
        <w:rPr>
          <w:lang w:val="en"/>
        </w:rPr>
        <w:t>meaningful</w:t>
      </w:r>
      <w:r w:rsidRPr="00EF2F29">
        <w:rPr>
          <w:lang w:val="en"/>
        </w:rPr>
        <w:t xml:space="preserve"> parts that can be represented as vectors</w:t>
      </w:r>
      <w:r w:rsidRPr="00EF2F29">
        <w:rPr>
          <w:b/>
          <w:bCs/>
          <w:lang w:val="en"/>
        </w:rPr>
        <w:t> </w:t>
      </w:r>
      <w:r w:rsidRPr="00EF2F29">
        <w:rPr>
          <w:b/>
          <w:bCs/>
          <w:lang w:val="en"/>
        </w:rPr>
        <w:fldChar w:fldCharType="begin"/>
      </w:r>
      <w:r w:rsidRPr="00EF2F29">
        <w:rPr>
          <w:b/>
          <w:bCs/>
          <w:lang w:val="en"/>
        </w:rPr>
        <w:instrText xml:space="preserve"> ADDIN ZOTERO_ITEM CSL_CITATION {"citationID":"KO6pkAD4","properties":{"formattedCitation":"(Kosar, 2022)","plainCitation":"(Kosar, 2022)","noteIndex":0},"citationItems":[{"id":1150,"uris":["http://zotero.org/users/9288811/items/XKT2YDBI"],"itemData":{"id":1150,"type":"webpage","abstract":"Tokenization is splitting the input data into a sequence of meaningful parts e.g. pice data like a word, image patch, document sentence.","language":"en","title":"Tokenization in Machine Learning Explained","URL":"https://vaclavkosar.com/ml/Tokenization-in-Machine-Learning-Explained","author":[{"family":"Kosar","given":"Vaclav"}],"accessed":{"date-parts":[["2023",5,30]]},"issued":{"date-parts":[["2022",9,16]]}}}],"schema":"https://github.com/citation-style-language/schema/raw/master/csl-citation.json"} </w:instrText>
      </w:r>
      <w:r w:rsidRPr="00EF2F29">
        <w:rPr>
          <w:b/>
          <w:bCs/>
          <w:lang w:val="en"/>
        </w:rPr>
        <w:fldChar w:fldCharType="separate"/>
      </w:r>
      <w:r w:rsidRPr="00EF2F29">
        <w:rPr>
          <w:lang w:val="en"/>
        </w:rPr>
        <w:t>(Kosar, 2022)</w:t>
      </w:r>
      <w:r w:rsidRPr="00EF2F29">
        <w:rPr>
          <w:b/>
          <w:bCs/>
          <w:lang w:val="en"/>
        </w:rPr>
        <w:fldChar w:fldCharType="end"/>
      </w:r>
    </w:p>
    <w:p w14:paraId="2455958D" w14:textId="77777777" w:rsidR="00FC7628" w:rsidRDefault="00FC7628" w:rsidP="00B84314">
      <w:pPr>
        <w:rPr>
          <w:rStyle w:val="Strong"/>
        </w:rPr>
      </w:pPr>
    </w:p>
    <w:p w14:paraId="02571938" w14:textId="77777777" w:rsidR="00FC7628" w:rsidRDefault="00FC7628" w:rsidP="00FC7628">
      <w:pPr>
        <w:pStyle w:val="Heading2"/>
        <w:rPr>
          <w:rStyle w:val="Strong"/>
        </w:rPr>
      </w:pPr>
      <w:bookmarkStart w:id="16" w:name="_Toc136380197"/>
      <w:r>
        <w:rPr>
          <w:rStyle w:val="Strong"/>
        </w:rPr>
        <w:t>Airline Sentiment</w:t>
      </w:r>
      <w:bookmarkEnd w:id="16"/>
      <w:r>
        <w:rPr>
          <w:rStyle w:val="Strong"/>
        </w:rPr>
        <w:t xml:space="preserve"> </w:t>
      </w:r>
    </w:p>
    <w:p w14:paraId="626F2866" w14:textId="77777777" w:rsidR="00FC7628" w:rsidRDefault="00FC7628" w:rsidP="00FC7628">
      <w:pPr>
        <w:rPr>
          <w:lang w:val="en"/>
        </w:rPr>
      </w:pPr>
    </w:p>
    <w:p w14:paraId="486A4FFB" w14:textId="5D8DCF7F" w:rsidR="00B84314" w:rsidRPr="00FC7628" w:rsidRDefault="00885D1C" w:rsidP="00B84314">
      <w:pPr>
        <w:rPr>
          <w:rStyle w:val="Strong"/>
          <w:b w:val="0"/>
          <w:bCs w:val="0"/>
          <w:lang w:val="en"/>
        </w:rPr>
      </w:pPr>
      <w:r>
        <w:rPr>
          <w:lang w:val="en"/>
        </w:rPr>
        <w:t>With</w:t>
      </w:r>
      <w:r w:rsidR="00FC7628">
        <w:rPr>
          <w:lang w:val="en"/>
        </w:rPr>
        <w:t xml:space="preserve"> text / sentiment analysis I wanted to view the Positive</w:t>
      </w:r>
      <w:r>
        <w:rPr>
          <w:lang w:val="en"/>
        </w:rPr>
        <w:t>/</w:t>
      </w:r>
      <w:r w:rsidR="00FC7628">
        <w:rPr>
          <w:lang w:val="en"/>
        </w:rPr>
        <w:t xml:space="preserve">Negative in the airline_sentiment as it can provide Plane Simple with data on what works well and what requires better business decisions </w:t>
      </w:r>
      <w:r w:rsidR="00FC7628">
        <w:rPr>
          <w:lang w:val="en"/>
        </w:rPr>
        <w:fldChar w:fldCharType="begin"/>
      </w:r>
      <w:r w:rsidR="00FC7628">
        <w:rPr>
          <w:lang w:val="en"/>
        </w:rPr>
        <w:instrText xml:space="preserve"> ADDIN ZOTERO_ITEM CSL_CITATION {"citationID":"McMJ9vQn","properties":{"formattedCitation":"(Podolsky, 2022)","plainCitation":"(Podolsky, 2022)","noteIndex":0},"citationItems":[{"id":1045,"uris":["http://zotero.org/users/9288811/items/VAQ8Z74Z"],"itemData":{"id":1045,"type":"webpage","abstract":"Negative reviews can show authenticity and inspire change that benefits consumers.","container-title":"Forbes","language":"en","note":"section: Small Business","title":"Council Post: Why Negative Reviews Can Help Your Business Improve","title-short":"Council Post","URL":"https://www.forbes.com/sites/forbesbusinesscouncil/2022/09/06/why-negative-reviews-can-help-your-business-improve/","author":[{"family":"Podolsky","given":"Michael"}],"accessed":{"date-parts":[["2023",5,21]]},"issued":{"date-parts":[["2022"]]}}}],"schema":"https://github.com/citation-style-language/schema/raw/master/csl-citation.json"} </w:instrText>
      </w:r>
      <w:r w:rsidR="00FC7628">
        <w:rPr>
          <w:lang w:val="en"/>
        </w:rPr>
        <w:fldChar w:fldCharType="separate"/>
      </w:r>
      <w:r w:rsidR="00FC7628" w:rsidRPr="00FC7628">
        <w:rPr>
          <w:rFonts w:cs="Segoe UI"/>
        </w:rPr>
        <w:t>(Podolsky, 2022)</w:t>
      </w:r>
      <w:r w:rsidR="00FC7628">
        <w:rPr>
          <w:lang w:val="en"/>
        </w:rPr>
        <w:fldChar w:fldCharType="end"/>
      </w:r>
      <w:r w:rsidR="00FC7628">
        <w:rPr>
          <w:lang w:val="en"/>
        </w:rPr>
        <w:t xml:space="preserve"> </w:t>
      </w:r>
      <w:r w:rsidR="00FC7628">
        <w:rPr>
          <w:rStyle w:val="Strong"/>
        </w:rPr>
        <w:t xml:space="preserve"> </w:t>
      </w:r>
      <w:r w:rsidR="00FC7628">
        <w:rPr>
          <w:rStyle w:val="Strong"/>
          <w:b w:val="0"/>
          <w:bCs w:val="0"/>
        </w:rPr>
        <w:t>Figure 11, Figure 12,  Figure 13, Figure 14, Figure 15</w:t>
      </w:r>
    </w:p>
    <w:p w14:paraId="613572F0" w14:textId="77777777" w:rsidR="00FC7628" w:rsidRDefault="00FC7628" w:rsidP="00B84314">
      <w:pPr>
        <w:rPr>
          <w:rStyle w:val="Strong"/>
          <w:b w:val="0"/>
          <w:bCs w:val="0"/>
        </w:rPr>
      </w:pPr>
    </w:p>
    <w:p w14:paraId="156E197D" w14:textId="7EE3CB32" w:rsidR="00FC7628" w:rsidRDefault="00FC7628" w:rsidP="00B84314">
      <w:pPr>
        <w:rPr>
          <w:rStyle w:val="Strong"/>
          <w:b w:val="0"/>
          <w:bCs w:val="0"/>
        </w:rPr>
      </w:pPr>
      <w:r w:rsidRPr="00FC7628">
        <w:rPr>
          <w:rStyle w:val="Strong"/>
          <w:b w:val="0"/>
          <w:bCs w:val="0"/>
          <w:noProof/>
        </w:rPr>
        <w:lastRenderedPageBreak/>
        <w:drawing>
          <wp:inline distT="0" distB="0" distL="0" distR="0" wp14:anchorId="03F72864" wp14:editId="44FEFB66">
            <wp:extent cx="6035040" cy="4277360"/>
            <wp:effectExtent l="0" t="0" r="3810" b="8890"/>
            <wp:docPr id="1463751684"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751684" name="Picture 1" descr="A picture containing text, screenshot, diagram, plot&#10;&#10;Description automatically generated"/>
                    <pic:cNvPicPr/>
                  </pic:nvPicPr>
                  <pic:blipFill>
                    <a:blip r:embed="rId24"/>
                    <a:stretch>
                      <a:fillRect/>
                    </a:stretch>
                  </pic:blipFill>
                  <pic:spPr>
                    <a:xfrm>
                      <a:off x="0" y="0"/>
                      <a:ext cx="6035040" cy="4277360"/>
                    </a:xfrm>
                    <a:prstGeom prst="rect">
                      <a:avLst/>
                    </a:prstGeom>
                  </pic:spPr>
                </pic:pic>
              </a:graphicData>
            </a:graphic>
          </wp:inline>
        </w:drawing>
      </w:r>
    </w:p>
    <w:p w14:paraId="6BE09FA8" w14:textId="77777777" w:rsidR="00FC7628" w:rsidRDefault="00FC7628" w:rsidP="00B84314">
      <w:pPr>
        <w:rPr>
          <w:rStyle w:val="Strong"/>
          <w:b w:val="0"/>
          <w:bCs w:val="0"/>
        </w:rPr>
      </w:pPr>
    </w:p>
    <w:p w14:paraId="4C08E37A" w14:textId="04D0B3A8" w:rsidR="00FC7628" w:rsidRDefault="00FC7628" w:rsidP="00B84314">
      <w:pPr>
        <w:rPr>
          <w:rStyle w:val="Strong"/>
        </w:rPr>
      </w:pPr>
      <w:r>
        <w:rPr>
          <w:rStyle w:val="Strong"/>
        </w:rPr>
        <w:t>Figure 11</w:t>
      </w:r>
    </w:p>
    <w:p w14:paraId="029E9B73" w14:textId="77777777" w:rsidR="00FC7628" w:rsidRDefault="00FC7628" w:rsidP="00B84314">
      <w:pPr>
        <w:rPr>
          <w:rStyle w:val="Strong"/>
        </w:rPr>
      </w:pPr>
    </w:p>
    <w:p w14:paraId="34723DC0" w14:textId="58B5B9FE" w:rsidR="00FC7628" w:rsidRDefault="00FC7628" w:rsidP="00B84314">
      <w:pPr>
        <w:rPr>
          <w:rStyle w:val="Strong"/>
        </w:rPr>
      </w:pPr>
      <w:r w:rsidRPr="00FC7628">
        <w:rPr>
          <w:rStyle w:val="Strong"/>
          <w:noProof/>
        </w:rPr>
        <w:lastRenderedPageBreak/>
        <w:drawing>
          <wp:inline distT="0" distB="0" distL="0" distR="0" wp14:anchorId="4EAD1A04" wp14:editId="61CBF600">
            <wp:extent cx="5006774" cy="4336156"/>
            <wp:effectExtent l="0" t="0" r="3810" b="7620"/>
            <wp:docPr id="1334249615"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49615" name="Picture 1" descr="A picture containing text, screenshot, diagram, plot&#10;&#10;Description automatically generated"/>
                    <pic:cNvPicPr/>
                  </pic:nvPicPr>
                  <pic:blipFill>
                    <a:blip r:embed="rId25"/>
                    <a:stretch>
                      <a:fillRect/>
                    </a:stretch>
                  </pic:blipFill>
                  <pic:spPr>
                    <a:xfrm>
                      <a:off x="0" y="0"/>
                      <a:ext cx="5006774" cy="4336156"/>
                    </a:xfrm>
                    <a:prstGeom prst="rect">
                      <a:avLst/>
                    </a:prstGeom>
                  </pic:spPr>
                </pic:pic>
              </a:graphicData>
            </a:graphic>
          </wp:inline>
        </w:drawing>
      </w:r>
    </w:p>
    <w:p w14:paraId="407F3161" w14:textId="45371C2B" w:rsidR="00FC7628" w:rsidRDefault="00FC7628" w:rsidP="00B84314">
      <w:pPr>
        <w:rPr>
          <w:rStyle w:val="Strong"/>
        </w:rPr>
      </w:pPr>
      <w:r>
        <w:rPr>
          <w:rStyle w:val="Strong"/>
        </w:rPr>
        <w:t>Figure 12</w:t>
      </w:r>
    </w:p>
    <w:p w14:paraId="3753DCA6" w14:textId="77777777" w:rsidR="00FC7628" w:rsidRDefault="00FC7628" w:rsidP="00B84314">
      <w:pPr>
        <w:rPr>
          <w:rStyle w:val="Strong"/>
        </w:rPr>
      </w:pPr>
    </w:p>
    <w:p w14:paraId="0CBB4CBE" w14:textId="6D9E799E" w:rsidR="00FC7628" w:rsidRDefault="00FC7628" w:rsidP="00B84314">
      <w:pPr>
        <w:rPr>
          <w:rStyle w:val="Strong"/>
        </w:rPr>
      </w:pPr>
      <w:r w:rsidRPr="00FC7628">
        <w:rPr>
          <w:rStyle w:val="Strong"/>
          <w:noProof/>
        </w:rPr>
        <w:lastRenderedPageBreak/>
        <w:drawing>
          <wp:inline distT="0" distB="0" distL="0" distR="0" wp14:anchorId="73AC8693" wp14:editId="58891A83">
            <wp:extent cx="6035040" cy="3131185"/>
            <wp:effectExtent l="0" t="0" r="3810" b="0"/>
            <wp:docPr id="809172294"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172294" name="Picture 1" descr="A picture containing text, screenshot, diagram, plot&#10;&#10;Description automatically generated"/>
                    <pic:cNvPicPr/>
                  </pic:nvPicPr>
                  <pic:blipFill>
                    <a:blip r:embed="rId26"/>
                    <a:stretch>
                      <a:fillRect/>
                    </a:stretch>
                  </pic:blipFill>
                  <pic:spPr>
                    <a:xfrm>
                      <a:off x="0" y="0"/>
                      <a:ext cx="6035040" cy="3131185"/>
                    </a:xfrm>
                    <a:prstGeom prst="rect">
                      <a:avLst/>
                    </a:prstGeom>
                  </pic:spPr>
                </pic:pic>
              </a:graphicData>
            </a:graphic>
          </wp:inline>
        </w:drawing>
      </w:r>
    </w:p>
    <w:p w14:paraId="6C8469CA" w14:textId="77777777" w:rsidR="00FC7628" w:rsidRDefault="00FC7628" w:rsidP="00B84314">
      <w:pPr>
        <w:rPr>
          <w:rStyle w:val="Strong"/>
        </w:rPr>
      </w:pPr>
    </w:p>
    <w:p w14:paraId="32C5ABF7" w14:textId="569363CE" w:rsidR="00FC7628" w:rsidRDefault="00FC7628" w:rsidP="00B84314">
      <w:pPr>
        <w:rPr>
          <w:rStyle w:val="Strong"/>
        </w:rPr>
      </w:pPr>
      <w:r>
        <w:rPr>
          <w:rStyle w:val="Strong"/>
        </w:rPr>
        <w:t>Figure 13</w:t>
      </w:r>
    </w:p>
    <w:p w14:paraId="1DC975CA" w14:textId="0A1D198A" w:rsidR="00FC7628" w:rsidRDefault="00FC7628" w:rsidP="00B84314">
      <w:pPr>
        <w:rPr>
          <w:rStyle w:val="Strong"/>
        </w:rPr>
      </w:pPr>
      <w:r w:rsidRPr="00FC7628">
        <w:rPr>
          <w:rStyle w:val="Strong"/>
          <w:noProof/>
        </w:rPr>
        <w:lastRenderedPageBreak/>
        <w:drawing>
          <wp:inline distT="0" distB="0" distL="0" distR="0" wp14:anchorId="196970FE" wp14:editId="7D207A0A">
            <wp:extent cx="5143946" cy="4046571"/>
            <wp:effectExtent l="0" t="0" r="0" b="0"/>
            <wp:docPr id="362706063"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706063" name="Picture 1" descr="A picture containing text, screenshot, plot, diagram&#10;&#10;Description automatically generated"/>
                    <pic:cNvPicPr/>
                  </pic:nvPicPr>
                  <pic:blipFill>
                    <a:blip r:embed="rId27"/>
                    <a:stretch>
                      <a:fillRect/>
                    </a:stretch>
                  </pic:blipFill>
                  <pic:spPr>
                    <a:xfrm>
                      <a:off x="0" y="0"/>
                      <a:ext cx="5143946" cy="4046571"/>
                    </a:xfrm>
                    <a:prstGeom prst="rect">
                      <a:avLst/>
                    </a:prstGeom>
                  </pic:spPr>
                </pic:pic>
              </a:graphicData>
            </a:graphic>
          </wp:inline>
        </w:drawing>
      </w:r>
    </w:p>
    <w:p w14:paraId="551EED97" w14:textId="7AC57A03" w:rsidR="00FC7628" w:rsidRDefault="00FC7628" w:rsidP="00B84314">
      <w:pPr>
        <w:rPr>
          <w:rStyle w:val="Strong"/>
        </w:rPr>
      </w:pPr>
      <w:r>
        <w:rPr>
          <w:rStyle w:val="Strong"/>
        </w:rPr>
        <w:t>Figure 14</w:t>
      </w:r>
    </w:p>
    <w:p w14:paraId="2411C13C" w14:textId="77777777" w:rsidR="00FC7628" w:rsidRDefault="00FC7628" w:rsidP="00B84314">
      <w:pPr>
        <w:rPr>
          <w:rStyle w:val="Strong"/>
        </w:rPr>
      </w:pPr>
    </w:p>
    <w:p w14:paraId="1880B006" w14:textId="03E7CE5A" w:rsidR="00FC7628" w:rsidRDefault="00FC7628" w:rsidP="00B84314">
      <w:pPr>
        <w:rPr>
          <w:rStyle w:val="Strong"/>
        </w:rPr>
      </w:pPr>
      <w:r w:rsidRPr="00FC7628">
        <w:rPr>
          <w:rStyle w:val="Strong"/>
          <w:noProof/>
        </w:rPr>
        <w:lastRenderedPageBreak/>
        <w:drawing>
          <wp:inline distT="0" distB="0" distL="0" distR="0" wp14:anchorId="6EE4038C" wp14:editId="3C68FC2F">
            <wp:extent cx="5715495" cy="3878916"/>
            <wp:effectExtent l="0" t="0" r="0" b="7620"/>
            <wp:docPr id="201104872"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4872" name="Picture 1" descr="A picture containing text, screenshot, plot, diagram&#10;&#10;Description automatically generated"/>
                    <pic:cNvPicPr/>
                  </pic:nvPicPr>
                  <pic:blipFill>
                    <a:blip r:embed="rId28"/>
                    <a:stretch>
                      <a:fillRect/>
                    </a:stretch>
                  </pic:blipFill>
                  <pic:spPr>
                    <a:xfrm>
                      <a:off x="0" y="0"/>
                      <a:ext cx="5715495" cy="3878916"/>
                    </a:xfrm>
                    <a:prstGeom prst="rect">
                      <a:avLst/>
                    </a:prstGeom>
                  </pic:spPr>
                </pic:pic>
              </a:graphicData>
            </a:graphic>
          </wp:inline>
        </w:drawing>
      </w:r>
    </w:p>
    <w:p w14:paraId="584BA33B" w14:textId="77777777" w:rsidR="00FC7628" w:rsidRDefault="00FC7628" w:rsidP="00B84314">
      <w:pPr>
        <w:rPr>
          <w:rStyle w:val="Strong"/>
        </w:rPr>
      </w:pPr>
    </w:p>
    <w:p w14:paraId="76372637" w14:textId="13929963" w:rsidR="00FC7628" w:rsidRDefault="00FC7628" w:rsidP="00B84314">
      <w:pPr>
        <w:rPr>
          <w:rStyle w:val="Strong"/>
        </w:rPr>
      </w:pPr>
      <w:r>
        <w:rPr>
          <w:rStyle w:val="Strong"/>
        </w:rPr>
        <w:t>Figure 15</w:t>
      </w:r>
    </w:p>
    <w:p w14:paraId="41232BCF" w14:textId="77777777" w:rsidR="00FC7628" w:rsidRDefault="00FC7628" w:rsidP="00B84314">
      <w:pPr>
        <w:rPr>
          <w:rStyle w:val="Strong"/>
        </w:rPr>
      </w:pPr>
    </w:p>
    <w:p w14:paraId="2AF5F404" w14:textId="49F3D05B" w:rsidR="00FC7628" w:rsidRDefault="00FC7628" w:rsidP="00FC7628">
      <w:pPr>
        <w:pStyle w:val="Heading2"/>
        <w:rPr>
          <w:rStyle w:val="Strong"/>
        </w:rPr>
      </w:pPr>
      <w:bookmarkStart w:id="17" w:name="_Toc136380198"/>
      <w:r>
        <w:rPr>
          <w:rStyle w:val="Strong"/>
        </w:rPr>
        <w:t>Compound Score</w:t>
      </w:r>
      <w:bookmarkEnd w:id="17"/>
      <w:r>
        <w:rPr>
          <w:rStyle w:val="Strong"/>
        </w:rPr>
        <w:t xml:space="preserve"> </w:t>
      </w:r>
    </w:p>
    <w:p w14:paraId="5F2E7356" w14:textId="70F1A8AE" w:rsidR="00FC7628" w:rsidRPr="005973A4" w:rsidRDefault="00FC7628" w:rsidP="00FC7628">
      <w:pPr>
        <w:rPr>
          <w:lang w:val="en"/>
        </w:rPr>
      </w:pPr>
      <w:r w:rsidRPr="005973A4">
        <w:rPr>
          <w:lang w:val="en"/>
        </w:rPr>
        <w:t xml:space="preserve">A compound score is the aggregate of the score of a word, or precisely, the sum of all words in the Vadar lexicon, normalized between -1 and 1 </w:t>
      </w:r>
      <w:r w:rsidR="005973A4">
        <w:rPr>
          <w:lang w:val="en"/>
        </w:rPr>
        <w:fldChar w:fldCharType="begin"/>
      </w:r>
      <w:r w:rsidR="005973A4">
        <w:rPr>
          <w:lang w:val="en"/>
        </w:rPr>
        <w:instrText xml:space="preserve"> ADDIN ZOTERO_ITEM CSL_CITATION {"citationID":"HWTmgr94","properties":{"formattedCitation":"(Shah, 2021)","plainCitation":"(Shah, 2021)","noteIndex":0},"citationItems":[{"id":1152,"uris":["http://zotero.org/users/9288811/items/D2TSBNM7"],"itemData":{"id":1152,"type":"post-weblog","abstract":"Learn how to analyze the text in order to find its sentiment score with Normalization, Semi-Normalization and Vader in Python.","container-title":"Analytics Vidhya","language":"en","title":"Different Methods for Calculating Sentiment of Text","URL":"https://www.analyticsvidhya.com/blog/2021/12/different-methods-for-calculating-sentiment-score-of-text/","author":[{"family":"Shah","given":"Rahul"}],"accessed":{"date-parts":[["2023",5,30]]},"issued":{"date-parts":[["2021",12,1]]}}}],"schema":"https://github.com/citation-style-language/schema/raw/master/csl-citation.json"} </w:instrText>
      </w:r>
      <w:r w:rsidR="005973A4">
        <w:rPr>
          <w:lang w:val="en"/>
        </w:rPr>
        <w:fldChar w:fldCharType="separate"/>
      </w:r>
      <w:r w:rsidR="005973A4" w:rsidRPr="005973A4">
        <w:rPr>
          <w:rFonts w:cs="Segoe UI"/>
        </w:rPr>
        <w:t>(Shah, 2021)</w:t>
      </w:r>
      <w:r w:rsidR="005973A4">
        <w:rPr>
          <w:lang w:val="en"/>
        </w:rPr>
        <w:fldChar w:fldCharType="end"/>
      </w:r>
    </w:p>
    <w:p w14:paraId="1A44D31F" w14:textId="355A89A7" w:rsidR="00FC7628" w:rsidRPr="005973A4" w:rsidRDefault="00FC7628" w:rsidP="00FC7628">
      <w:pPr>
        <w:rPr>
          <w:rStyle w:val="Strong"/>
          <w:b w:val="0"/>
          <w:bCs w:val="0"/>
        </w:rPr>
      </w:pPr>
      <w:r w:rsidRPr="005973A4">
        <w:rPr>
          <w:rStyle w:val="Strong"/>
          <w:b w:val="0"/>
          <w:bCs w:val="0"/>
        </w:rPr>
        <w:t>It determines the sentiment score for each collection of text</w:t>
      </w:r>
    </w:p>
    <w:p w14:paraId="00104389" w14:textId="77777777" w:rsidR="00885D1C" w:rsidRDefault="00885D1C" w:rsidP="00885D1C">
      <w:pPr>
        <w:pStyle w:val="Heading2"/>
        <w:rPr>
          <w:rStyle w:val="Strong"/>
        </w:rPr>
      </w:pPr>
      <w:bookmarkStart w:id="18" w:name="_Toc136380199"/>
      <w:r>
        <w:rPr>
          <w:rStyle w:val="Strong"/>
        </w:rPr>
        <w:t>Multinormial Naieve Baes</w:t>
      </w:r>
      <w:bookmarkEnd w:id="18"/>
    </w:p>
    <w:p w14:paraId="6CD372D7" w14:textId="77777777" w:rsidR="00885D1C" w:rsidRPr="00885D1C" w:rsidRDefault="00885D1C" w:rsidP="00885D1C">
      <w:pPr>
        <w:rPr>
          <w:b/>
          <w:bCs/>
          <w:lang w:val="en"/>
        </w:rPr>
      </w:pPr>
    </w:p>
    <w:p w14:paraId="2E8AF61E" w14:textId="314C9349" w:rsidR="005973A4" w:rsidRPr="00885D1C" w:rsidRDefault="00885D1C" w:rsidP="00885D1C">
      <w:pPr>
        <w:rPr>
          <w:lang w:val="en"/>
        </w:rPr>
      </w:pPr>
      <w:r w:rsidRPr="00885D1C">
        <w:rPr>
          <w:lang w:val="en"/>
        </w:rPr>
        <w:lastRenderedPageBreak/>
        <w:t>This</w:t>
      </w:r>
      <w:r w:rsidR="005973A4" w:rsidRPr="005973A4">
        <w:rPr>
          <w:lang w:val="en"/>
        </w:rPr>
        <w:t xml:space="preserve"> algorithm frequently serves as a starting point. The basic idea of Naive Bayes technique is to find the probabilities of classes assigned to texts by using the joint probabilities of words and classes</w:t>
      </w:r>
      <w:r w:rsidR="005973A4">
        <w:rPr>
          <w:lang w:val="en"/>
        </w:rPr>
        <w:t xml:space="preserve"> </w:t>
      </w:r>
      <w:r w:rsidR="005973A4">
        <w:rPr>
          <w:lang w:val="en"/>
        </w:rPr>
        <w:fldChar w:fldCharType="begin"/>
      </w:r>
      <w:r w:rsidR="005973A4">
        <w:rPr>
          <w:lang w:val="en"/>
        </w:rPr>
        <w:instrText xml:space="preserve"> ADDIN ZOTERO_ITEM CSL_CITATION {"citationID":"6xV6hbsW","properties":{"formattedCitation":"(Smetanin, 2018)","plainCitation":"(Smetanin, 2018)","noteIndex":0},"citationItems":[{"id":1160,"uris":["http://zotero.org/users/9288811/items/IK5624Y7"],"itemData":{"id":1160,"type":"webpage","title":"Sentiment Analysis of Tweets using Multinomial Naive Bayes | by Sergey Smetanin | Towards Data Science","URL":"https://towardsdatascience.com/sentiment-analysis-of-tweets-using-multinomial-naive-bayes-1009ed24276b","author":[{"family":"Smetanin","given":"Sergey"}],"accessed":{"date-parts":[["2023",5,30]]},"issued":{"date-parts":[["2018"]]}}}],"schema":"https://github.com/citation-style-language/schema/raw/master/csl-citation.json"} </w:instrText>
      </w:r>
      <w:r w:rsidR="005973A4">
        <w:rPr>
          <w:lang w:val="en"/>
        </w:rPr>
        <w:fldChar w:fldCharType="separate"/>
      </w:r>
      <w:r w:rsidR="005973A4" w:rsidRPr="005973A4">
        <w:rPr>
          <w:rFonts w:cs="Segoe UI"/>
        </w:rPr>
        <w:t>(Smetanin, 2018)</w:t>
      </w:r>
      <w:r w:rsidR="005973A4">
        <w:rPr>
          <w:lang w:val="en"/>
        </w:rPr>
        <w:fldChar w:fldCharType="end"/>
      </w:r>
    </w:p>
    <w:p w14:paraId="42ACD50E" w14:textId="77777777" w:rsidR="005973A4" w:rsidRDefault="005973A4" w:rsidP="005973A4">
      <w:pPr>
        <w:rPr>
          <w:lang w:val="en"/>
        </w:rPr>
      </w:pPr>
    </w:p>
    <w:p w14:paraId="08081F8C" w14:textId="6E33E27A" w:rsidR="005973A4" w:rsidRDefault="005973A4" w:rsidP="005973A4">
      <w:pPr>
        <w:rPr>
          <w:lang w:val="en"/>
        </w:rPr>
      </w:pPr>
      <w:r>
        <w:rPr>
          <w:lang w:val="en"/>
        </w:rPr>
        <w:t>The Model performed well with an Accuracy of 0.89 and an F1 Score of 0.818.  The accuracy measures overall correctness while F1 measures precision and recall, Figure 16</w:t>
      </w:r>
    </w:p>
    <w:p w14:paraId="0D42FABD" w14:textId="77777777" w:rsidR="005973A4" w:rsidRDefault="005973A4" w:rsidP="005973A4">
      <w:pPr>
        <w:rPr>
          <w:lang w:val="en"/>
        </w:rPr>
      </w:pPr>
    </w:p>
    <w:p w14:paraId="74920B07" w14:textId="15B3FE8C" w:rsidR="005973A4" w:rsidRDefault="005973A4" w:rsidP="005973A4">
      <w:pPr>
        <w:rPr>
          <w:lang w:val="en"/>
        </w:rPr>
      </w:pPr>
      <w:r w:rsidRPr="005973A4">
        <w:rPr>
          <w:noProof/>
          <w:lang w:val="en"/>
        </w:rPr>
        <w:drawing>
          <wp:inline distT="0" distB="0" distL="0" distR="0" wp14:anchorId="3538F5AF" wp14:editId="65361696">
            <wp:extent cx="5829805" cy="3947502"/>
            <wp:effectExtent l="0" t="0" r="0" b="0"/>
            <wp:docPr id="340203779" name="Picture 1" descr="A picture containing screenshot, text, colorfulness,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03779" name="Picture 1" descr="A picture containing screenshot, text, colorfulness, diagram&#10;&#10;Description automatically generated"/>
                    <pic:cNvPicPr/>
                  </pic:nvPicPr>
                  <pic:blipFill>
                    <a:blip r:embed="rId29"/>
                    <a:stretch>
                      <a:fillRect/>
                    </a:stretch>
                  </pic:blipFill>
                  <pic:spPr>
                    <a:xfrm>
                      <a:off x="0" y="0"/>
                      <a:ext cx="5829805" cy="3947502"/>
                    </a:xfrm>
                    <a:prstGeom prst="rect">
                      <a:avLst/>
                    </a:prstGeom>
                  </pic:spPr>
                </pic:pic>
              </a:graphicData>
            </a:graphic>
          </wp:inline>
        </w:drawing>
      </w:r>
    </w:p>
    <w:p w14:paraId="056CD4EF" w14:textId="2E63D906" w:rsidR="005973A4" w:rsidRPr="005973A4" w:rsidRDefault="005973A4" w:rsidP="005973A4">
      <w:pPr>
        <w:rPr>
          <w:b/>
          <w:bCs/>
          <w:lang w:val="en"/>
        </w:rPr>
      </w:pPr>
      <w:r>
        <w:rPr>
          <w:b/>
          <w:bCs/>
          <w:lang w:val="en"/>
        </w:rPr>
        <w:t>Figure 16</w:t>
      </w:r>
    </w:p>
    <w:p w14:paraId="2DF5838A" w14:textId="0C8E21AF" w:rsidR="00FC7628" w:rsidRDefault="00EF2F29" w:rsidP="00B84314">
      <w:pPr>
        <w:rPr>
          <w:rStyle w:val="Strong"/>
          <w:b w:val="0"/>
          <w:bCs w:val="0"/>
        </w:rPr>
      </w:pPr>
      <w:r>
        <w:rPr>
          <w:lang w:val="en"/>
        </w:rPr>
        <w:t>TensorFlow</w:t>
      </w:r>
      <w:r w:rsidR="001442D3">
        <w:rPr>
          <w:lang w:val="en"/>
        </w:rPr>
        <w:t xml:space="preserve"> was </w:t>
      </w:r>
      <w:r>
        <w:rPr>
          <w:lang w:val="en"/>
        </w:rPr>
        <w:t>implemented</w:t>
      </w:r>
      <w:r w:rsidR="001442D3">
        <w:rPr>
          <w:lang w:val="en"/>
        </w:rPr>
        <w:t xml:space="preserve"> to</w:t>
      </w:r>
      <w:r w:rsidR="00212E7A">
        <w:rPr>
          <w:rStyle w:val="Strong"/>
          <w:b w:val="0"/>
          <w:bCs w:val="0"/>
        </w:rPr>
        <w:t xml:space="preserve"> determine dimensionality of embedded space and the architecture of the model </w:t>
      </w:r>
      <w:r w:rsidR="00212E7A">
        <w:rPr>
          <w:rStyle w:val="Strong"/>
          <w:b w:val="0"/>
          <w:bCs w:val="0"/>
        </w:rPr>
        <w:fldChar w:fldCharType="begin"/>
      </w:r>
      <w:r w:rsidR="00212E7A">
        <w:rPr>
          <w:rStyle w:val="Strong"/>
          <w:b w:val="0"/>
          <w:bCs w:val="0"/>
        </w:rPr>
        <w:instrText xml:space="preserve"> ADDIN ZOTERO_ITEM CSL_CITATION {"citationID":"NKdaAx49","properties":{"formattedCitation":"(Brownlee, 2017)","plainCitation":"(Brownlee, 2017)","noteIndex":0},"citationItems":[{"id":1156,"uris":["http://zotero.org/users/9288811/items/EF73YAQC"],"itemData":{"id":1156,"type":"post-weblog","abstract":"Develop a Deep Learning Model to Automatically Classify Movie Reviews as Positive or Negative in Python with Keras, Step-by-Step. Word embeddings are a technique for representing text where different words with similar meaning have a similar real-valued vector representation. They are a key breakthrough that has led to great performance of neural network models on […]","container-title":"MachineLearningMastery.com","language":"en-US","title":"Deep Convolutional Neural Network for Sentiment Analysis (Text Classification)","URL":"https://machinelearningmastery.com/develop-word-embedding-model-predicting-movie-review-sentiment/","author":[{"family":"Brownlee","given":"Jason"}],"accessed":{"date-parts":[["2023",5,30]]},"issued":{"date-parts":[["2017",10,29]]}}}],"schema":"https://github.com/citation-style-language/schema/raw/master/csl-citation.json"} </w:instrText>
      </w:r>
      <w:r w:rsidR="00212E7A">
        <w:rPr>
          <w:rStyle w:val="Strong"/>
          <w:b w:val="0"/>
          <w:bCs w:val="0"/>
        </w:rPr>
        <w:fldChar w:fldCharType="separate"/>
      </w:r>
      <w:r w:rsidR="00212E7A" w:rsidRPr="00212E7A">
        <w:rPr>
          <w:rFonts w:cs="Segoe UI"/>
        </w:rPr>
        <w:t>(Brownlee, 2017)</w:t>
      </w:r>
      <w:r w:rsidR="00212E7A">
        <w:rPr>
          <w:rStyle w:val="Strong"/>
          <w:b w:val="0"/>
          <w:bCs w:val="0"/>
        </w:rPr>
        <w:fldChar w:fldCharType="end"/>
      </w:r>
      <w:r w:rsidR="00212E7A">
        <w:rPr>
          <w:rStyle w:val="Strong"/>
          <w:b w:val="0"/>
          <w:bCs w:val="0"/>
        </w:rPr>
        <w:t>, Figure 17, Figure 18</w:t>
      </w:r>
    </w:p>
    <w:p w14:paraId="1CFC7358" w14:textId="77777777" w:rsidR="00212E7A" w:rsidRDefault="00212E7A" w:rsidP="00B84314">
      <w:pPr>
        <w:rPr>
          <w:rStyle w:val="Strong"/>
          <w:b w:val="0"/>
          <w:bCs w:val="0"/>
        </w:rPr>
      </w:pPr>
    </w:p>
    <w:p w14:paraId="3AA550FA" w14:textId="7E353222" w:rsidR="00212E7A" w:rsidRDefault="00212E7A" w:rsidP="00B84314">
      <w:pPr>
        <w:rPr>
          <w:rStyle w:val="Strong"/>
          <w:b w:val="0"/>
          <w:bCs w:val="0"/>
        </w:rPr>
      </w:pPr>
      <w:r w:rsidRPr="00212E7A">
        <w:rPr>
          <w:rStyle w:val="Strong"/>
          <w:b w:val="0"/>
          <w:bCs w:val="0"/>
          <w:noProof/>
        </w:rPr>
        <w:lastRenderedPageBreak/>
        <w:drawing>
          <wp:inline distT="0" distB="0" distL="0" distR="0" wp14:anchorId="59D14493" wp14:editId="4C40AFEA">
            <wp:extent cx="4740051" cy="3170195"/>
            <wp:effectExtent l="0" t="0" r="3810" b="0"/>
            <wp:docPr id="55305343"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5343" name="Picture 1" descr="A picture containing text, screenshot, plot, diagram&#10;&#10;Description automatically generated"/>
                    <pic:cNvPicPr/>
                  </pic:nvPicPr>
                  <pic:blipFill>
                    <a:blip r:embed="rId30"/>
                    <a:stretch>
                      <a:fillRect/>
                    </a:stretch>
                  </pic:blipFill>
                  <pic:spPr>
                    <a:xfrm>
                      <a:off x="0" y="0"/>
                      <a:ext cx="4740051" cy="3170195"/>
                    </a:xfrm>
                    <a:prstGeom prst="rect">
                      <a:avLst/>
                    </a:prstGeom>
                  </pic:spPr>
                </pic:pic>
              </a:graphicData>
            </a:graphic>
          </wp:inline>
        </w:drawing>
      </w:r>
    </w:p>
    <w:p w14:paraId="4BE5C1A1" w14:textId="4A26F691" w:rsidR="00212E7A" w:rsidRDefault="00212E7A" w:rsidP="00B84314">
      <w:pPr>
        <w:rPr>
          <w:rStyle w:val="Strong"/>
        </w:rPr>
      </w:pPr>
      <w:r>
        <w:rPr>
          <w:rStyle w:val="Strong"/>
        </w:rPr>
        <w:t>Figure 17</w:t>
      </w:r>
    </w:p>
    <w:p w14:paraId="1FA3DAB4" w14:textId="77777777" w:rsidR="00212E7A" w:rsidRDefault="00212E7A" w:rsidP="00B84314">
      <w:pPr>
        <w:rPr>
          <w:rStyle w:val="Strong"/>
        </w:rPr>
      </w:pPr>
    </w:p>
    <w:p w14:paraId="5507B62B" w14:textId="7C2A8034" w:rsidR="00212E7A" w:rsidRDefault="00212E7A" w:rsidP="00B84314">
      <w:pPr>
        <w:rPr>
          <w:rStyle w:val="Strong"/>
        </w:rPr>
      </w:pPr>
      <w:r w:rsidRPr="00212E7A">
        <w:rPr>
          <w:rStyle w:val="Strong"/>
          <w:noProof/>
        </w:rPr>
        <w:drawing>
          <wp:inline distT="0" distB="0" distL="0" distR="0" wp14:anchorId="05854E8B" wp14:editId="6622E384">
            <wp:extent cx="5471634" cy="3299746"/>
            <wp:effectExtent l="0" t="0" r="0" b="0"/>
            <wp:docPr id="1537975649"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5649" name="Picture 1" descr="A picture containing text, screenshot, plot, diagram&#10;&#10;Description automatically generated"/>
                    <pic:cNvPicPr/>
                  </pic:nvPicPr>
                  <pic:blipFill>
                    <a:blip r:embed="rId31"/>
                    <a:stretch>
                      <a:fillRect/>
                    </a:stretch>
                  </pic:blipFill>
                  <pic:spPr>
                    <a:xfrm>
                      <a:off x="0" y="0"/>
                      <a:ext cx="5471634" cy="3299746"/>
                    </a:xfrm>
                    <a:prstGeom prst="rect">
                      <a:avLst/>
                    </a:prstGeom>
                  </pic:spPr>
                </pic:pic>
              </a:graphicData>
            </a:graphic>
          </wp:inline>
        </w:drawing>
      </w:r>
    </w:p>
    <w:p w14:paraId="1F37464A" w14:textId="1DF758E3" w:rsidR="00212E7A" w:rsidRDefault="00212E7A" w:rsidP="00B84314">
      <w:pPr>
        <w:rPr>
          <w:rStyle w:val="Strong"/>
        </w:rPr>
      </w:pPr>
      <w:r>
        <w:rPr>
          <w:rStyle w:val="Strong"/>
        </w:rPr>
        <w:t>Figure 18</w:t>
      </w:r>
    </w:p>
    <w:p w14:paraId="69069A33" w14:textId="77777777" w:rsidR="00B84314" w:rsidRDefault="00B84314" w:rsidP="00B84314">
      <w:pPr>
        <w:rPr>
          <w:rStyle w:val="Strong"/>
        </w:rPr>
      </w:pPr>
    </w:p>
    <w:p w14:paraId="32A606F7" w14:textId="759BAB24" w:rsidR="00982C0F" w:rsidRDefault="00982C0F" w:rsidP="00E30C0D">
      <w:pPr>
        <w:pStyle w:val="Heading1"/>
      </w:pPr>
      <w:bookmarkStart w:id="19" w:name="_Toc136380200"/>
      <w:r>
        <w:t>Section 6: Challenge: Time Series Positive Sentiment</w:t>
      </w:r>
      <w:bookmarkEnd w:id="19"/>
      <w:r w:rsidR="00885D1C">
        <w:t xml:space="preserve"> </w:t>
      </w:r>
    </w:p>
    <w:p w14:paraId="7EC51A01" w14:textId="77777777" w:rsidR="00212E7A" w:rsidRDefault="00212E7A" w:rsidP="00212E7A">
      <w:pPr>
        <w:rPr>
          <w:lang w:val="en"/>
        </w:rPr>
      </w:pPr>
    </w:p>
    <w:p w14:paraId="2F187894" w14:textId="01B711AB" w:rsidR="00EF5B1C" w:rsidRDefault="00212E7A" w:rsidP="00212E7A">
      <w:pPr>
        <w:rPr>
          <w:lang w:val="en"/>
        </w:rPr>
      </w:pPr>
      <w:r>
        <w:rPr>
          <w:lang w:val="en"/>
        </w:rPr>
        <w:t xml:space="preserve">The data was smaller as </w:t>
      </w:r>
      <w:r w:rsidRPr="00212E7A">
        <w:rPr>
          <w:lang w:val="en"/>
        </w:rPr>
        <w:t>I decided to take the compound scores that were calculated in text analysis to create a new dataframe, only containing the positive values</w:t>
      </w:r>
      <w:r>
        <w:rPr>
          <w:lang w:val="en"/>
        </w:rPr>
        <w:t xml:space="preserve">.  The dataframe was smaller with 5784 observations.  </w:t>
      </w:r>
    </w:p>
    <w:p w14:paraId="3D70A693" w14:textId="49E5C6ED" w:rsidR="00EF5B1C" w:rsidRDefault="00EF5B1C" w:rsidP="00212E7A">
      <w:pPr>
        <w:rPr>
          <w:lang w:val="en"/>
        </w:rPr>
      </w:pPr>
      <w:r>
        <w:rPr>
          <w:lang w:val="en"/>
        </w:rPr>
        <w:t>The forecast appeared to follow a similar patter to the retweet_count as was also stationary and steady in the it’s pattern and slightly increasing, Figure 19</w:t>
      </w:r>
    </w:p>
    <w:p w14:paraId="0A835ABF" w14:textId="77777777" w:rsidR="00EF5B1C" w:rsidRDefault="00EF5B1C" w:rsidP="00212E7A">
      <w:pPr>
        <w:rPr>
          <w:lang w:val="en"/>
        </w:rPr>
      </w:pPr>
    </w:p>
    <w:p w14:paraId="7A0D79AE" w14:textId="389417F6" w:rsidR="00EF5B1C" w:rsidRDefault="00EF5B1C" w:rsidP="00212E7A">
      <w:pPr>
        <w:rPr>
          <w:lang w:val="en"/>
        </w:rPr>
      </w:pPr>
      <w:r w:rsidRPr="00EF5B1C">
        <w:rPr>
          <w:noProof/>
          <w:lang w:val="en"/>
        </w:rPr>
        <w:drawing>
          <wp:inline distT="0" distB="0" distL="0" distR="0" wp14:anchorId="246819A0" wp14:editId="48ABE01F">
            <wp:extent cx="5410669" cy="3261643"/>
            <wp:effectExtent l="0" t="0" r="0" b="0"/>
            <wp:docPr id="1893358270" name="Picture 1"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358270" name="Picture 1" descr="A picture containing text, screenshot, plot, font&#10;&#10;Description automatically generated"/>
                    <pic:cNvPicPr/>
                  </pic:nvPicPr>
                  <pic:blipFill>
                    <a:blip r:embed="rId32"/>
                    <a:stretch>
                      <a:fillRect/>
                    </a:stretch>
                  </pic:blipFill>
                  <pic:spPr>
                    <a:xfrm>
                      <a:off x="0" y="0"/>
                      <a:ext cx="5410669" cy="3261643"/>
                    </a:xfrm>
                    <a:prstGeom prst="rect">
                      <a:avLst/>
                    </a:prstGeom>
                  </pic:spPr>
                </pic:pic>
              </a:graphicData>
            </a:graphic>
          </wp:inline>
        </w:drawing>
      </w:r>
    </w:p>
    <w:p w14:paraId="1EA102B6" w14:textId="77777777" w:rsidR="00EF5B1C" w:rsidRDefault="00EF5B1C" w:rsidP="00212E7A">
      <w:pPr>
        <w:rPr>
          <w:lang w:val="en"/>
        </w:rPr>
      </w:pPr>
    </w:p>
    <w:p w14:paraId="53A59BCF" w14:textId="27BBA6C9" w:rsidR="00EF5B1C" w:rsidRDefault="00EF5B1C" w:rsidP="00212E7A">
      <w:pPr>
        <w:rPr>
          <w:b/>
          <w:bCs/>
          <w:lang w:val="en"/>
        </w:rPr>
      </w:pPr>
      <w:r>
        <w:rPr>
          <w:b/>
          <w:bCs/>
          <w:lang w:val="en"/>
        </w:rPr>
        <w:t>Figure 19</w:t>
      </w:r>
    </w:p>
    <w:p w14:paraId="34ED1821" w14:textId="77777777" w:rsidR="00EF5B1C" w:rsidRPr="00212E7A" w:rsidRDefault="00EF5B1C" w:rsidP="00212E7A">
      <w:pPr>
        <w:rPr>
          <w:lang w:val="en"/>
        </w:rPr>
      </w:pPr>
    </w:p>
    <w:p w14:paraId="59E96F59" w14:textId="77777777" w:rsidR="00982C0F" w:rsidRDefault="00982C0F" w:rsidP="00982C0F">
      <w:pPr>
        <w:rPr>
          <w:lang w:val="en"/>
        </w:rPr>
      </w:pPr>
    </w:p>
    <w:p w14:paraId="17289E34" w14:textId="7B11D169" w:rsidR="00982C0F" w:rsidRDefault="00982C0F" w:rsidP="00E30C0D">
      <w:pPr>
        <w:pStyle w:val="Heading1"/>
      </w:pPr>
      <w:bookmarkStart w:id="20" w:name="_Toc136380201"/>
      <w:r>
        <w:t>Section 7: Time Series</w:t>
      </w:r>
      <w:r w:rsidR="00E30C0D">
        <w:t xml:space="preserve"> Location</w:t>
      </w:r>
      <w:bookmarkEnd w:id="20"/>
      <w:r w:rsidR="00885D1C">
        <w:t xml:space="preserve"> </w:t>
      </w:r>
    </w:p>
    <w:p w14:paraId="603B4DD1" w14:textId="77777777" w:rsidR="00DA2D93" w:rsidRDefault="00DA2D93" w:rsidP="00DA2D93">
      <w:pPr>
        <w:rPr>
          <w:lang w:val="en"/>
        </w:rPr>
      </w:pPr>
    </w:p>
    <w:p w14:paraId="53CF100D" w14:textId="558B5477" w:rsidR="00DA2D93" w:rsidRDefault="00DA2D93" w:rsidP="00DA2D93">
      <w:pPr>
        <w:rPr>
          <w:lang w:val="en"/>
        </w:rPr>
      </w:pPr>
      <w:r>
        <w:rPr>
          <w:lang w:val="en"/>
        </w:rPr>
        <w:t>I d</w:t>
      </w:r>
      <w:r w:rsidR="00EF2F29">
        <w:rPr>
          <w:lang w:val="en"/>
        </w:rPr>
        <w:t>id</w:t>
      </w:r>
      <w:r>
        <w:rPr>
          <w:lang w:val="en"/>
        </w:rPr>
        <w:t xml:space="preserve"> time series on location as it </w:t>
      </w:r>
      <w:r w:rsidR="00EF2F29">
        <w:rPr>
          <w:lang w:val="en"/>
        </w:rPr>
        <w:t xml:space="preserve">is interesting </w:t>
      </w:r>
      <w:r>
        <w:rPr>
          <w:lang w:val="en"/>
        </w:rPr>
        <w:t xml:space="preserve">to see if </w:t>
      </w:r>
      <w:proofErr w:type="spellStart"/>
      <w:r>
        <w:rPr>
          <w:lang w:val="en"/>
        </w:rPr>
        <w:t>the</w:t>
      </w:r>
      <w:proofErr w:type="spellEnd"/>
      <w:r>
        <w:rPr>
          <w:lang w:val="en"/>
        </w:rPr>
        <w:t xml:space="preserve"> </w:t>
      </w:r>
      <w:proofErr w:type="spellStart"/>
      <w:r>
        <w:rPr>
          <w:lang w:val="en"/>
        </w:rPr>
        <w:t>tend</w:t>
      </w:r>
      <w:proofErr w:type="spellEnd"/>
      <w:r>
        <w:rPr>
          <w:lang w:val="en"/>
        </w:rPr>
        <w:t xml:space="preserve"> deviated from that of the retweet count or positive tweet sentiment </w:t>
      </w:r>
    </w:p>
    <w:p w14:paraId="06170614" w14:textId="77777777" w:rsidR="00885D1C" w:rsidRDefault="00885D1C" w:rsidP="00DA2D93">
      <w:pPr>
        <w:rPr>
          <w:lang w:val="en"/>
        </w:rPr>
      </w:pPr>
    </w:p>
    <w:p w14:paraId="05D62A2F" w14:textId="6BC36226" w:rsidR="00885D1C" w:rsidRDefault="00885D1C" w:rsidP="00DA2D93">
      <w:pPr>
        <w:rPr>
          <w:lang w:val="en"/>
        </w:rPr>
      </w:pPr>
      <w:r>
        <w:rPr>
          <w:lang w:val="en"/>
        </w:rPr>
        <w:t>I was glad I conducted this analysis as it provided vital insight to the Airline.  The time series was markedly different in that it forecasted a dramatic increase, Figure 20</w:t>
      </w:r>
    </w:p>
    <w:p w14:paraId="2D796357" w14:textId="77777777" w:rsidR="00885D1C" w:rsidRDefault="00885D1C" w:rsidP="00DA2D93">
      <w:pPr>
        <w:rPr>
          <w:lang w:val="en"/>
        </w:rPr>
      </w:pPr>
    </w:p>
    <w:p w14:paraId="7B46B174" w14:textId="1DEBEC99" w:rsidR="00885D1C" w:rsidRDefault="00885D1C" w:rsidP="00DA2D93">
      <w:pPr>
        <w:rPr>
          <w:lang w:val="en"/>
        </w:rPr>
      </w:pPr>
      <w:r w:rsidRPr="00885D1C">
        <w:rPr>
          <w:noProof/>
          <w:lang w:val="en"/>
        </w:rPr>
        <w:drawing>
          <wp:inline distT="0" distB="0" distL="0" distR="0" wp14:anchorId="7EE07D20" wp14:editId="052D22C6">
            <wp:extent cx="4480948" cy="3185436"/>
            <wp:effectExtent l="0" t="0" r="0" b="0"/>
            <wp:docPr id="1930528784"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528784" name="Picture 1" descr="A picture containing text, screenshot, plot, line&#10;&#10;Description automatically generated"/>
                    <pic:cNvPicPr/>
                  </pic:nvPicPr>
                  <pic:blipFill>
                    <a:blip r:embed="rId33"/>
                    <a:stretch>
                      <a:fillRect/>
                    </a:stretch>
                  </pic:blipFill>
                  <pic:spPr>
                    <a:xfrm>
                      <a:off x="0" y="0"/>
                      <a:ext cx="4480948" cy="3185436"/>
                    </a:xfrm>
                    <a:prstGeom prst="rect">
                      <a:avLst/>
                    </a:prstGeom>
                  </pic:spPr>
                </pic:pic>
              </a:graphicData>
            </a:graphic>
          </wp:inline>
        </w:drawing>
      </w:r>
    </w:p>
    <w:p w14:paraId="043B9B6C" w14:textId="77777777" w:rsidR="00885D1C" w:rsidRDefault="00885D1C" w:rsidP="00DA2D93">
      <w:pPr>
        <w:rPr>
          <w:lang w:val="en"/>
        </w:rPr>
      </w:pPr>
    </w:p>
    <w:p w14:paraId="5831BB28" w14:textId="19E105CD" w:rsidR="00E30C0D" w:rsidRPr="00885D1C" w:rsidRDefault="00885D1C" w:rsidP="00982C0F">
      <w:pPr>
        <w:rPr>
          <w:b/>
          <w:bCs/>
          <w:lang w:val="en"/>
        </w:rPr>
      </w:pPr>
      <w:r>
        <w:rPr>
          <w:b/>
          <w:bCs/>
          <w:lang w:val="en"/>
        </w:rPr>
        <w:t>Figure 20</w:t>
      </w:r>
    </w:p>
    <w:p w14:paraId="3AD03A25" w14:textId="77777777" w:rsidR="00E30C0D" w:rsidRDefault="00E30C0D" w:rsidP="00982C0F">
      <w:pPr>
        <w:rPr>
          <w:lang w:val="en"/>
        </w:rPr>
      </w:pPr>
    </w:p>
    <w:p w14:paraId="5B44891E" w14:textId="2ABA3D4B" w:rsidR="00E30C0D" w:rsidRDefault="00E30C0D" w:rsidP="00E30C0D">
      <w:pPr>
        <w:pStyle w:val="Heading1"/>
      </w:pPr>
      <w:bookmarkStart w:id="21" w:name="_Toc136380202"/>
      <w:r>
        <w:lastRenderedPageBreak/>
        <w:t>Section 8: Results, Conclusions and Limitations</w:t>
      </w:r>
      <w:bookmarkEnd w:id="21"/>
      <w:r>
        <w:t xml:space="preserve"> </w:t>
      </w:r>
    </w:p>
    <w:p w14:paraId="5B0FF47C" w14:textId="77777777" w:rsidR="00212E7A" w:rsidRDefault="00212E7A" w:rsidP="00212E7A">
      <w:pPr>
        <w:rPr>
          <w:lang w:val="en"/>
        </w:rPr>
      </w:pPr>
    </w:p>
    <w:p w14:paraId="75EE19B9" w14:textId="741A0CD4" w:rsidR="00212E7A" w:rsidRDefault="00212E7A" w:rsidP="00212E7A">
      <w:pPr>
        <w:rPr>
          <w:lang w:val="en"/>
        </w:rPr>
      </w:pPr>
      <w:r>
        <w:rPr>
          <w:lang w:val="en"/>
        </w:rPr>
        <w:t xml:space="preserve">Both results in time series and text analysis were successful.  It shows how machine learning tools are extremely beneficial to </w:t>
      </w:r>
      <w:r w:rsidR="00885D1C">
        <w:rPr>
          <w:lang w:val="en"/>
        </w:rPr>
        <w:t xml:space="preserve">business.  </w:t>
      </w:r>
    </w:p>
    <w:p w14:paraId="7584A2EB" w14:textId="77777777" w:rsidR="00885D1C" w:rsidRDefault="00885D1C" w:rsidP="00212E7A">
      <w:pPr>
        <w:rPr>
          <w:lang w:val="en"/>
        </w:rPr>
      </w:pPr>
    </w:p>
    <w:p w14:paraId="33B618E8" w14:textId="6A14DDFE" w:rsidR="00885D1C" w:rsidRDefault="00885D1C" w:rsidP="00212E7A">
      <w:pPr>
        <w:rPr>
          <w:lang w:val="en"/>
        </w:rPr>
      </w:pPr>
      <w:r>
        <w:rPr>
          <w:lang w:val="en"/>
        </w:rPr>
        <w:t>The time series indicated that a more precise breakdown per location would be warranted as there are different results per region. Text Analysis showed that he accuracy in determining the positive and negative tweets is advantageous in this digital age</w:t>
      </w:r>
    </w:p>
    <w:p w14:paraId="205AEB43" w14:textId="77777777" w:rsidR="00885D1C" w:rsidRDefault="00885D1C" w:rsidP="00212E7A">
      <w:pPr>
        <w:rPr>
          <w:lang w:val="en"/>
        </w:rPr>
      </w:pPr>
    </w:p>
    <w:p w14:paraId="2EA34C7F" w14:textId="6478378D" w:rsidR="00885D1C" w:rsidRPr="00212E7A" w:rsidRDefault="00885D1C" w:rsidP="00212E7A">
      <w:pPr>
        <w:rPr>
          <w:lang w:val="en"/>
        </w:rPr>
      </w:pPr>
      <w:r>
        <w:rPr>
          <w:lang w:val="en"/>
        </w:rPr>
        <w:t xml:space="preserve">The limitations were that the data had holes in it and it would have needed further analysis </w:t>
      </w:r>
    </w:p>
    <w:p w14:paraId="610B97BC" w14:textId="77777777" w:rsidR="00E30C0D" w:rsidRDefault="00E30C0D" w:rsidP="00E30C0D">
      <w:pPr>
        <w:pStyle w:val="Heading1"/>
      </w:pPr>
    </w:p>
    <w:p w14:paraId="79D0A91E" w14:textId="68E8939F" w:rsidR="00E30C0D" w:rsidRDefault="00E30C0D" w:rsidP="00E30C0D">
      <w:pPr>
        <w:pStyle w:val="Heading1"/>
      </w:pPr>
      <w:bookmarkStart w:id="22" w:name="_Toc136380203"/>
      <w:r>
        <w:t>Bibliography</w:t>
      </w:r>
      <w:bookmarkEnd w:id="22"/>
      <w:r>
        <w:t xml:space="preserve"> </w:t>
      </w:r>
    </w:p>
    <w:p w14:paraId="6F135473" w14:textId="77777777" w:rsidR="00EF2F29" w:rsidRDefault="00EF2F29" w:rsidP="00EF2F29">
      <w:pPr>
        <w:rPr>
          <w:lang w:val="en"/>
        </w:rPr>
      </w:pPr>
    </w:p>
    <w:p w14:paraId="0F2EC8E5" w14:textId="77777777" w:rsidR="00EF2F29" w:rsidRPr="00EF2F29" w:rsidRDefault="00EF2F29" w:rsidP="00EF2F29">
      <w:pPr>
        <w:pStyle w:val="Bibliography"/>
        <w:rPr>
          <w:rFonts w:cs="Segoe UI"/>
        </w:rPr>
      </w:pPr>
      <w:r>
        <w:rPr>
          <w:lang w:val="en"/>
        </w:rPr>
        <w:fldChar w:fldCharType="begin"/>
      </w:r>
      <w:r>
        <w:rPr>
          <w:lang w:val="en"/>
        </w:rPr>
        <w:instrText xml:space="preserve"> ADDIN ZOTERO_BIBL {"uncited":[],"omitted":[],"custom":[]} CSL_BIBLIOGRAPHY </w:instrText>
      </w:r>
      <w:r>
        <w:rPr>
          <w:lang w:val="en"/>
        </w:rPr>
        <w:fldChar w:fldCharType="separate"/>
      </w:r>
      <w:r w:rsidRPr="00EF2F29">
        <w:rPr>
          <w:rFonts w:cs="Segoe UI"/>
        </w:rPr>
        <w:t>Brownlee, J., 2017. Deep Convolutional Neural Network for Sentiment Analysis (Text Classification). MachineLearningMastery.com. URL https://machinelearningmastery.com/develop-word-embedding-model-predicting-movie-review-sentiment/ (accessed 5.30.23).</w:t>
      </w:r>
    </w:p>
    <w:p w14:paraId="10DDAE9E" w14:textId="77777777" w:rsidR="00EF2F29" w:rsidRPr="00EF2F29" w:rsidRDefault="00EF2F29" w:rsidP="00EF2F29">
      <w:pPr>
        <w:pStyle w:val="Bibliography"/>
        <w:rPr>
          <w:rFonts w:cs="Segoe UI"/>
        </w:rPr>
      </w:pPr>
      <w:r w:rsidRPr="00EF2F29">
        <w:rPr>
          <w:rFonts w:cs="Segoe UI"/>
        </w:rPr>
        <w:t>Events, Uk.M.&amp;, 2022. Creating mass consumer behavior change in the travel industry. Passenger Terminal Today. URL https://www.passengerterminaltoday.com/opinion/creating-mass-consumer-behavior-change-in-the-travel-industry.html (accessed 5.30.23).</w:t>
      </w:r>
    </w:p>
    <w:p w14:paraId="2380AA6F" w14:textId="77777777" w:rsidR="00EF2F29" w:rsidRPr="00EF2F29" w:rsidRDefault="00EF2F29" w:rsidP="00EF2F29">
      <w:pPr>
        <w:pStyle w:val="Bibliography"/>
        <w:rPr>
          <w:rFonts w:cs="Segoe UI"/>
        </w:rPr>
      </w:pPr>
      <w:r w:rsidRPr="00EF2F29">
        <w:rPr>
          <w:rFonts w:cs="Segoe UI"/>
        </w:rPr>
        <w:t>G, V.K., 2021. Statistical Tests to Check Stationarity in Time Series. Analytics Vidhya. URL https://www.analyticsvidhya.com/blog/2021/06/statistical-tests-to-check-stationarity-in-time-series-part-1/ (accessed 5.29.23).</w:t>
      </w:r>
    </w:p>
    <w:p w14:paraId="1A171F4C" w14:textId="77777777" w:rsidR="00EF2F29" w:rsidRPr="00EF2F29" w:rsidRDefault="00EF2F29" w:rsidP="00EF2F29">
      <w:pPr>
        <w:pStyle w:val="Bibliography"/>
        <w:rPr>
          <w:rFonts w:cs="Segoe UI"/>
        </w:rPr>
      </w:pPr>
      <w:r w:rsidRPr="00EF2F29">
        <w:rPr>
          <w:rFonts w:cs="Segoe UI"/>
        </w:rPr>
        <w:t>Hyndman, R., Athanasopoulos, G., 2018. 8.5 Non-seasonal ARIMA models | Forecasting: Principles and Practice (2nd ed).</w:t>
      </w:r>
    </w:p>
    <w:p w14:paraId="04185837" w14:textId="77777777" w:rsidR="00EF2F29" w:rsidRPr="00EF2F29" w:rsidRDefault="00EF2F29" w:rsidP="00EF2F29">
      <w:pPr>
        <w:pStyle w:val="Bibliography"/>
        <w:rPr>
          <w:rFonts w:cs="Segoe UI"/>
        </w:rPr>
      </w:pPr>
      <w:r w:rsidRPr="00EF2F29">
        <w:rPr>
          <w:rFonts w:cs="Segoe UI"/>
        </w:rPr>
        <w:t>Keshvani, A., 2013. Using AIC to Test ARIMA Models. CoolStatsBlog. URL https://coolstatsblog.com/2013/08/14/using-aic-to-test-arima-models-2/ (accessed 5.30.23).</w:t>
      </w:r>
    </w:p>
    <w:p w14:paraId="34FCF2E6" w14:textId="77777777" w:rsidR="00EF2F29" w:rsidRPr="00EF2F29" w:rsidRDefault="00EF2F29" w:rsidP="00EF2F29">
      <w:pPr>
        <w:pStyle w:val="Bibliography"/>
        <w:rPr>
          <w:rFonts w:cs="Segoe UI"/>
        </w:rPr>
      </w:pPr>
      <w:r w:rsidRPr="00EF2F29">
        <w:rPr>
          <w:rFonts w:cs="Segoe UI"/>
        </w:rPr>
        <w:lastRenderedPageBreak/>
        <w:t>Kosar, V., 2022. Tokenization in Machine Learning Explained [WWW Document]. URL https://vaclavkosar.com/ml/Tokenization-in-Machine-Learning-Explained (accessed 5.30.23).</w:t>
      </w:r>
    </w:p>
    <w:p w14:paraId="66FF2EE1" w14:textId="77777777" w:rsidR="00EF2F29" w:rsidRPr="00EF2F29" w:rsidRDefault="00EF2F29" w:rsidP="00EF2F29">
      <w:pPr>
        <w:pStyle w:val="Bibliography"/>
        <w:rPr>
          <w:rFonts w:cs="Segoe UI"/>
        </w:rPr>
      </w:pPr>
      <w:r w:rsidRPr="00EF2F29">
        <w:rPr>
          <w:rFonts w:cs="Segoe UI"/>
        </w:rPr>
        <w:t>Milward, D., 2023. What is Text Mining, Text Analytics and Natural Language Processing? Linguamatics [WWW Document]. URL https://www.linguamatics.com/what-text-mining-text-analytics-and-natural-language-processing (accessed 5.30.23).</w:t>
      </w:r>
    </w:p>
    <w:p w14:paraId="66B658F5" w14:textId="77777777" w:rsidR="00EF2F29" w:rsidRPr="00EF2F29" w:rsidRDefault="00EF2F29" w:rsidP="00EF2F29">
      <w:pPr>
        <w:pStyle w:val="Bibliography"/>
        <w:rPr>
          <w:rFonts w:cs="Segoe UI"/>
        </w:rPr>
      </w:pPr>
      <w:r w:rsidRPr="00EF2F29">
        <w:rPr>
          <w:rFonts w:cs="Segoe UI"/>
        </w:rPr>
        <w:t>Podolsky, M., 2022. Council Post: Why Negative Reviews Can Help Your Business Improve [WWW Document]. Forbes. URL https://www.forbes.com/sites/forbesbusinesscouncil/2022/09/06/why-negative-reviews-can-help-your-business-improve/ (accessed 5.21.23).</w:t>
      </w:r>
    </w:p>
    <w:p w14:paraId="7C7FAC6E" w14:textId="77777777" w:rsidR="00EF2F29" w:rsidRPr="00EF2F29" w:rsidRDefault="00EF2F29" w:rsidP="00EF2F29">
      <w:pPr>
        <w:pStyle w:val="Bibliography"/>
        <w:rPr>
          <w:rFonts w:cs="Segoe UI"/>
        </w:rPr>
      </w:pPr>
      <w:r w:rsidRPr="00EF2F29">
        <w:rPr>
          <w:rFonts w:cs="Segoe UI"/>
        </w:rPr>
        <w:t>pypi.org,  pmdarima, 2023. pmdarima: Python’s forecast::auto.arima equivalent.</w:t>
      </w:r>
    </w:p>
    <w:p w14:paraId="4906FAB6" w14:textId="77777777" w:rsidR="00EF2F29" w:rsidRPr="00EF2F29" w:rsidRDefault="00EF2F29" w:rsidP="00EF2F29">
      <w:pPr>
        <w:pStyle w:val="Bibliography"/>
        <w:rPr>
          <w:rFonts w:cs="Segoe UI"/>
        </w:rPr>
      </w:pPr>
      <w:r w:rsidRPr="00EF2F29">
        <w:rPr>
          <w:rFonts w:cs="Segoe UI"/>
        </w:rPr>
        <w:t>Radečić, D., 2022. Time Series From Scratch — Train/Test Splits and Evaluation Metrics [WWW Document]. Medium. URL https://towardsdatascience.com/time-series-from-scratch-train-test-splits-and-evaluation-metrics-4fd654de1b37 (accessed 5.30.23).</w:t>
      </w:r>
    </w:p>
    <w:p w14:paraId="2BCCF09C" w14:textId="77777777" w:rsidR="00EF2F29" w:rsidRPr="00EF2F29" w:rsidRDefault="00EF2F29" w:rsidP="00EF2F29">
      <w:pPr>
        <w:pStyle w:val="Bibliography"/>
        <w:rPr>
          <w:rFonts w:cs="Segoe UI"/>
        </w:rPr>
      </w:pPr>
      <w:r w:rsidRPr="00EF2F29">
        <w:rPr>
          <w:rFonts w:cs="Segoe UI"/>
        </w:rPr>
        <w:t>Rasheed, R., 2020. Why Does Stationarity Matter in Time Series Analysis? [WWW Document]. Medium. URL https://towardsdatascience.com/why-does-stationarity-matter-in-time-series-analysis-e2fb7be74454 (accessed 5.30.23).</w:t>
      </w:r>
    </w:p>
    <w:p w14:paraId="70375800" w14:textId="77777777" w:rsidR="00EF2F29" w:rsidRPr="00EF2F29" w:rsidRDefault="00EF2F29" w:rsidP="00EF2F29">
      <w:pPr>
        <w:pStyle w:val="Bibliography"/>
        <w:rPr>
          <w:rFonts w:cs="Segoe UI"/>
        </w:rPr>
      </w:pPr>
      <w:r w:rsidRPr="00EF2F29">
        <w:rPr>
          <w:rFonts w:cs="Segoe UI"/>
        </w:rPr>
        <w:t>Research Otimus, 2023. Time Series Analysis for Better Decision Making in Business [WWW Document]. URL https://www.researchoptimus.com/article/what-is-time-series-analysis.php (accessed 5.30.23).</w:t>
      </w:r>
    </w:p>
    <w:p w14:paraId="1637F535" w14:textId="77777777" w:rsidR="00EF2F29" w:rsidRPr="00EF2F29" w:rsidRDefault="00EF2F29" w:rsidP="00EF2F29">
      <w:pPr>
        <w:pStyle w:val="Bibliography"/>
        <w:rPr>
          <w:rFonts w:cs="Segoe UI"/>
        </w:rPr>
      </w:pPr>
      <w:r w:rsidRPr="00EF2F29">
        <w:rPr>
          <w:rFonts w:cs="Segoe UI"/>
        </w:rPr>
        <w:t>Shah, R., 2021. Different Methods for Calculating Sentiment of Text. Analytics Vidhya. URL https://www.analyticsvidhya.com/blog/2021/12/different-methods-for-calculating-sentiment-score-of-text/ (accessed 5.30.23).</w:t>
      </w:r>
    </w:p>
    <w:p w14:paraId="7BC6B9CF" w14:textId="77777777" w:rsidR="00EF2F29" w:rsidRPr="00EF2F29" w:rsidRDefault="00EF2F29" w:rsidP="00EF2F29">
      <w:pPr>
        <w:pStyle w:val="Bibliography"/>
        <w:rPr>
          <w:rFonts w:cs="Segoe UI"/>
        </w:rPr>
      </w:pPr>
      <w:r w:rsidRPr="00EF2F29">
        <w:rPr>
          <w:rFonts w:cs="Segoe UI"/>
        </w:rPr>
        <w:t>Smetanin, S., 2018. Sentiment Analysis of Tweets using Multinomial Naive Bayes | by Sergey Smetanin | Towards Data Science [WWW Document]. URL https://towardsdatascience.com/sentiment-analysis-of-tweets-using-multinomial-naive-bayes-1009ed24276b (accessed 5.30.23).</w:t>
      </w:r>
    </w:p>
    <w:p w14:paraId="11D325F3" w14:textId="77777777" w:rsidR="00EF2F29" w:rsidRPr="00EF2F29" w:rsidRDefault="00EF2F29" w:rsidP="00EF2F29">
      <w:pPr>
        <w:pStyle w:val="Bibliography"/>
        <w:rPr>
          <w:rFonts w:cs="Segoe UI"/>
        </w:rPr>
      </w:pPr>
      <w:r w:rsidRPr="00EF2F29">
        <w:rPr>
          <w:rFonts w:cs="Segoe UI"/>
        </w:rPr>
        <w:t>What Is Sentiment Analysis? [WWW Document], n.d. . Business News Daily. URL https://www.businessnewsdaily.com/10018-sentiment-analysis-improve-business.html (accessed 5.30.23).</w:t>
      </w:r>
    </w:p>
    <w:p w14:paraId="14F0A23F" w14:textId="03FE2431" w:rsidR="00EF2F29" w:rsidRPr="00EF2F29" w:rsidRDefault="00EF2F29" w:rsidP="00EF2F29">
      <w:pPr>
        <w:rPr>
          <w:lang w:val="en"/>
        </w:rPr>
      </w:pPr>
      <w:r>
        <w:rPr>
          <w:lang w:val="en"/>
        </w:rPr>
        <w:fldChar w:fldCharType="end"/>
      </w:r>
    </w:p>
    <w:sectPr w:rsidR="00EF2F29" w:rsidRPr="00EF2F29" w:rsidSect="000E3A23">
      <w:headerReference w:type="default" r:id="rId34"/>
      <w:footerReference w:type="default" r:id="rId35"/>
      <w:pgSz w:w="12240" w:h="15840"/>
      <w:pgMar w:top="1368" w:right="1368" w:bottom="1368" w:left="1368" w:header="648" w:footer="648"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
    </wne:keymap>
    <wne:keymap wne:kcmPrimary="0432">
      <wne:acd wne:acdName="acd2"/>
    </wne:keymap>
    <wne:keymap wne:kcmPrimary="0433">
      <wne:acd wne:acdName="acd4"/>
    </wne:keymap>
    <wne:keymap wne:kcmPrimary="0434">
      <wne:acd wne:acdName="acd5"/>
    </wne:keymap>
    <wne:keymap wne:kcmPrimary="0442">
      <wne:acd wne:acdName="acd0"/>
    </wne:keymap>
    <wne:keymap wne:kcmPrimary="044C">
      <wne:acd wne:acdName="acd6"/>
    </wne:keymap>
    <wne:keymap wne:kcmPrimary="044E">
      <wne:acd wne:acdName="acd3"/>
    </wne:keymap>
  </wne:keymaps>
  <wne:toolbars>
    <wne:acdManifest>
      <wne:acdEntry wne:acdName="acd0"/>
      <wne:acdEntry wne:acdName="acd1"/>
      <wne:acdEntry wne:acdName="acd2"/>
      <wne:acdEntry wne:acdName="acd3"/>
      <wne:acdEntry wne:acdName="acd4"/>
      <wne:acdEntry wne:acdName="acd5"/>
      <wne:acdEntry wne:acdName="acd6"/>
    </wne:acdManifest>
  </wne:toolbars>
  <wne:acds>
    <wne:acd wne:argValue="AQAAAAAA" wne:acdName="acd0" wne:fciIndexBasedOn="0065"/>
    <wne:acd wne:argValue="AQAAAAEA" wne:acdName="acd1" wne:fciIndexBasedOn="0065"/>
    <wne:acd wne:argValue="AQAAAAIA" wne:acdName="acd2" wne:fciIndexBasedOn="0065"/>
    <wne:acd wne:argValue="AgBOAHUAbQBiAGUAcgAgAEwAaQBzAHQA" wne:acdName="acd3" wne:fciIndexBasedOn="0065"/>
    <wne:acd wne:argValue="AQAAAAMA" wne:acdName="acd4" wne:fciIndexBasedOn="0065"/>
    <wne:acd wne:argValue="AQAAAAQA" wne:acdName="acd5" wne:fciIndexBasedOn="0065"/>
    <wne:acd wne:argValue="AgBCAHUAbABsAGUAdAAgAEwAaQBzAHQA" wne:acdName="acd6"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A7E33" w14:textId="77777777" w:rsidR="006E3687" w:rsidRDefault="006E3687" w:rsidP="00CE1EFA">
      <w:pPr>
        <w:spacing w:after="0" w:line="240" w:lineRule="auto"/>
      </w:pPr>
      <w:r>
        <w:separator/>
      </w:r>
    </w:p>
  </w:endnote>
  <w:endnote w:type="continuationSeparator" w:id="0">
    <w:p w14:paraId="732EBBC7" w14:textId="77777777" w:rsidR="006E3687" w:rsidRDefault="006E3687" w:rsidP="00CE1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Black">
    <w:panose1 w:val="020B0A02040204020203"/>
    <w:charset w:val="00"/>
    <w:family w:val="swiss"/>
    <w:pitch w:val="variable"/>
    <w:sig w:usb0="E00002FF" w:usb1="4000E47F" w:usb2="00000021"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22CD" w14:textId="77777777" w:rsidR="00152D0D" w:rsidRDefault="00152D0D">
    <w:pPr>
      <w:pStyle w:val="Footer"/>
    </w:pPr>
  </w:p>
  <w:p w14:paraId="27FF03EA" w14:textId="77777777" w:rsidR="00152D0D" w:rsidRDefault="00152D0D">
    <w:pPr>
      <w:pStyle w:val="Foo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0"/>
      <w:gridCol w:w="3994"/>
    </w:tblGrid>
    <w:tr w:rsidR="0044402C" w14:paraId="32706D3F" w14:textId="77777777" w:rsidTr="0044402C">
      <w:tc>
        <w:tcPr>
          <w:tcW w:w="2899" w:type="pct"/>
          <w:vAlign w:val="center"/>
        </w:tcPr>
        <w:p w14:paraId="01C77340" w14:textId="59446FF1" w:rsidR="0044402C" w:rsidRPr="0099363A" w:rsidRDefault="009043BE" w:rsidP="001728C9">
          <w:pPr>
            <w:pStyle w:val="Footer"/>
            <w:jc w:val="left"/>
            <w:rPr>
              <w:rFonts w:ascii="Segoe UI Light" w:hAnsi="Segoe UI Light" w:cs="Segoe UI Light"/>
            </w:rPr>
          </w:pPr>
          <w:r>
            <w:rPr>
              <w:color w:val="0070C0"/>
            </w:rPr>
            <w:t xml:space="preserve">Airline Forecasting and Sentiment Analysis </w:t>
          </w:r>
        </w:p>
      </w:tc>
      <w:tc>
        <w:tcPr>
          <w:tcW w:w="2101" w:type="pct"/>
          <w:vAlign w:val="center"/>
        </w:tcPr>
        <w:p w14:paraId="5B9D0908" w14:textId="77777777" w:rsidR="0044402C" w:rsidRPr="0099363A" w:rsidRDefault="0044402C" w:rsidP="00BE5FA6">
          <w:pPr>
            <w:pStyle w:val="Footer"/>
            <w:spacing w:before="60"/>
            <w:jc w:val="right"/>
            <w:rPr>
              <w:rFonts w:ascii="Segoe UI Light" w:hAnsi="Segoe UI Light" w:cs="Segoe UI Light"/>
              <w:color w:val="FA771E"/>
              <w:sz w:val="28"/>
              <w:szCs w:val="32"/>
            </w:rPr>
          </w:pPr>
          <w:r w:rsidRPr="005068D3">
            <w:rPr>
              <w:rFonts w:ascii="Segoe UI Light" w:hAnsi="Segoe UI Light" w:cs="Segoe UI Light"/>
              <w:color w:val="0070C0"/>
              <w:sz w:val="28"/>
              <w:szCs w:val="32"/>
            </w:rPr>
            <w:fldChar w:fldCharType="begin"/>
          </w:r>
          <w:r w:rsidRPr="005068D3">
            <w:rPr>
              <w:rFonts w:ascii="Segoe UI Light" w:hAnsi="Segoe UI Light" w:cs="Segoe UI Light"/>
              <w:color w:val="0070C0"/>
              <w:sz w:val="28"/>
              <w:szCs w:val="32"/>
            </w:rPr>
            <w:instrText xml:space="preserve"> PAGE   \* MERGEFORMAT </w:instrText>
          </w:r>
          <w:r w:rsidRPr="005068D3">
            <w:rPr>
              <w:rFonts w:ascii="Segoe UI Light" w:hAnsi="Segoe UI Light" w:cs="Segoe UI Light"/>
              <w:color w:val="0070C0"/>
              <w:sz w:val="28"/>
              <w:szCs w:val="32"/>
            </w:rPr>
            <w:fldChar w:fldCharType="separate"/>
          </w:r>
          <w:r w:rsidR="00E50AFC">
            <w:rPr>
              <w:rFonts w:ascii="Segoe UI Light" w:hAnsi="Segoe UI Light" w:cs="Segoe UI Light"/>
              <w:noProof/>
              <w:color w:val="0070C0"/>
              <w:sz w:val="28"/>
              <w:szCs w:val="32"/>
            </w:rPr>
            <w:t>2</w:t>
          </w:r>
          <w:r w:rsidRPr="005068D3">
            <w:rPr>
              <w:rFonts w:ascii="Segoe UI Light" w:hAnsi="Segoe UI Light" w:cs="Segoe UI Light"/>
              <w:noProof/>
              <w:color w:val="0070C0"/>
              <w:sz w:val="28"/>
              <w:szCs w:val="32"/>
            </w:rPr>
            <w:fldChar w:fldCharType="end"/>
          </w:r>
        </w:p>
      </w:tc>
    </w:tr>
  </w:tbl>
  <w:p w14:paraId="1E1BE59A" w14:textId="77777777" w:rsidR="00152D0D" w:rsidRPr="00CE1EFA" w:rsidRDefault="00152D0D">
    <w:pPr>
      <w:pStyle w:val="Foote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C7BAD" w14:textId="77777777" w:rsidR="006E3687" w:rsidRDefault="006E3687" w:rsidP="00CE1EFA">
      <w:pPr>
        <w:spacing w:after="0" w:line="240" w:lineRule="auto"/>
      </w:pPr>
      <w:r>
        <w:separator/>
      </w:r>
    </w:p>
  </w:footnote>
  <w:footnote w:type="continuationSeparator" w:id="0">
    <w:p w14:paraId="1F20361F" w14:textId="77777777" w:rsidR="006E3687" w:rsidRDefault="006E3687" w:rsidP="00CE1E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2"/>
      <w:gridCol w:w="4822"/>
    </w:tblGrid>
    <w:tr w:rsidR="00152D0D" w14:paraId="51D2A85E" w14:textId="77777777" w:rsidTr="00E7360C">
      <w:tc>
        <w:tcPr>
          <w:tcW w:w="2463" w:type="pct"/>
          <w:shd w:val="clear" w:color="auto" w:fill="auto"/>
          <w:vAlign w:val="center"/>
        </w:tcPr>
        <w:p w14:paraId="7199FCD1" w14:textId="0BC98A39" w:rsidR="00152D0D" w:rsidRPr="009F6318" w:rsidRDefault="006E39C6" w:rsidP="00E7360C">
          <w:pPr>
            <w:pStyle w:val="Header"/>
            <w:jc w:val="left"/>
            <w:rPr>
              <w:rFonts w:ascii="Segoe UI Light" w:hAnsi="Segoe UI Light" w:cs="Segoe UI Light"/>
              <w:b/>
              <w:bCs/>
            </w:rPr>
          </w:pPr>
          <w:r>
            <w:rPr>
              <w:rFonts w:ascii="Segoe UI Light" w:hAnsi="Segoe UI Light" w:cs="Segoe UI Light"/>
              <w:b/>
              <w:bCs/>
              <w:noProof/>
              <w:color w:val="0070C0"/>
            </w:rPr>
            <w:t>Business Analysis Report</w:t>
          </w:r>
        </w:p>
        <w:p w14:paraId="3B84D6C9" w14:textId="77777777" w:rsidR="00152D0D" w:rsidRPr="00CC2B7C" w:rsidRDefault="00E7360C" w:rsidP="00E7360C">
          <w:pPr>
            <w:pStyle w:val="Header"/>
            <w:jc w:val="left"/>
            <w:rPr>
              <w:color w:val="FA771E"/>
            </w:rPr>
          </w:pPr>
          <w:r>
            <w:rPr>
              <w:color w:val="808080" w:themeColor="background1" w:themeShade="80"/>
            </w:rPr>
            <w:t>For Year 2022-23</w:t>
          </w:r>
        </w:p>
      </w:tc>
      <w:tc>
        <w:tcPr>
          <w:tcW w:w="2537" w:type="pct"/>
          <w:vAlign w:val="center"/>
        </w:tcPr>
        <w:p w14:paraId="7230B668" w14:textId="388E90F1" w:rsidR="00152D0D" w:rsidRDefault="00152D0D" w:rsidP="00CC2B7C">
          <w:pPr>
            <w:pStyle w:val="Header"/>
            <w:jc w:val="right"/>
          </w:pPr>
        </w:p>
      </w:tc>
    </w:tr>
  </w:tbl>
  <w:p w14:paraId="19921044" w14:textId="77777777" w:rsidR="00152D0D" w:rsidRPr="00626EF6" w:rsidRDefault="00152D0D">
    <w:pPr>
      <w:pStyle w:val="Header"/>
      <w:rPr>
        <w:sz w:val="14"/>
        <w:szCs w:val="18"/>
      </w:rPr>
    </w:pPr>
  </w:p>
  <w:p w14:paraId="1386CCAF" w14:textId="77777777" w:rsidR="00152D0D" w:rsidRPr="00626EF6" w:rsidRDefault="00152D0D">
    <w:pPr>
      <w:pStyle w:val="Header"/>
      <w:rPr>
        <w:sz w:val="14"/>
        <w:szCs w:val="18"/>
      </w:rPr>
    </w:pPr>
  </w:p>
  <w:p w14:paraId="35671018" w14:textId="77777777" w:rsidR="00152D0D" w:rsidRPr="00626EF6" w:rsidRDefault="00152D0D">
    <w:pPr>
      <w:pStyle w:val="Header"/>
      <w:rPr>
        <w:sz w:val="14"/>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076E"/>
    <w:multiLevelType w:val="multilevel"/>
    <w:tmpl w:val="9C2849C8"/>
    <w:styleLink w:val="MultiList01"/>
    <w:lvl w:ilvl="0">
      <w:start w:val="1"/>
      <w:numFmt w:val="decimal"/>
      <w:pStyle w:val="NumberList"/>
      <w:lvlText w:val="%1."/>
      <w:lvlJc w:val="left"/>
      <w:pPr>
        <w:ind w:left="792" w:hanging="432"/>
      </w:pPr>
      <w:rPr>
        <w:rFonts w:hint="default"/>
      </w:rPr>
    </w:lvl>
    <w:lvl w:ilvl="1">
      <w:start w:val="1"/>
      <w:numFmt w:val="lowerLetter"/>
      <w:lvlText w:val="(%2)"/>
      <w:lvlJc w:val="left"/>
      <w:pPr>
        <w:ind w:left="1224" w:hanging="432"/>
      </w:pPr>
      <w:rPr>
        <w:rFonts w:hint="default"/>
      </w:rPr>
    </w:lvl>
    <w:lvl w:ilvl="2">
      <w:start w:val="1"/>
      <w:numFmt w:val="lowerRoman"/>
      <w:lvlText w:val="(%3)"/>
      <w:lvlJc w:val="left"/>
      <w:pPr>
        <w:ind w:left="1656" w:hanging="432"/>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8170263"/>
    <w:multiLevelType w:val="hybridMultilevel"/>
    <w:tmpl w:val="247E4B4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81E2A89"/>
    <w:multiLevelType w:val="hybridMultilevel"/>
    <w:tmpl w:val="0DAA8614"/>
    <w:lvl w:ilvl="0" w:tplc="17CAF114">
      <w:start w:val="3"/>
      <w:numFmt w:val="bullet"/>
      <w:lvlText w:val=""/>
      <w:lvlJc w:val="left"/>
      <w:pPr>
        <w:ind w:left="720" w:hanging="360"/>
      </w:pPr>
      <w:rPr>
        <w:rFonts w:ascii="Symbol" w:eastAsiaTheme="minorEastAsia" w:hAnsi="Symbol"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5D2E5E"/>
    <w:multiLevelType w:val="multilevel"/>
    <w:tmpl w:val="9C2849C8"/>
    <w:numStyleLink w:val="MultiList01"/>
  </w:abstractNum>
  <w:abstractNum w:abstractNumId="4" w15:restartNumberingAfterBreak="0">
    <w:nsid w:val="1130194B"/>
    <w:multiLevelType w:val="hybridMultilevel"/>
    <w:tmpl w:val="45C61C30"/>
    <w:lvl w:ilvl="0" w:tplc="4B92A23C">
      <w:start w:val="1"/>
      <w:numFmt w:val="lowerRoman"/>
      <w:lvlText w:val="(%1)"/>
      <w:lvlJc w:val="left"/>
      <w:pPr>
        <w:ind w:left="1080" w:hanging="72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1A04B86"/>
    <w:multiLevelType w:val="hybridMultilevel"/>
    <w:tmpl w:val="42227644"/>
    <w:lvl w:ilvl="0" w:tplc="1809000F">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1B106879"/>
    <w:multiLevelType w:val="hybridMultilevel"/>
    <w:tmpl w:val="5A085B62"/>
    <w:lvl w:ilvl="0" w:tplc="ECD448D4">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1C5E6899"/>
    <w:multiLevelType w:val="hybridMultilevel"/>
    <w:tmpl w:val="865633D8"/>
    <w:lvl w:ilvl="0" w:tplc="1D802046">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8FD1E31"/>
    <w:multiLevelType w:val="hybridMultilevel"/>
    <w:tmpl w:val="61348794"/>
    <w:lvl w:ilvl="0" w:tplc="9D56671E">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EF82A75"/>
    <w:multiLevelType w:val="hybridMultilevel"/>
    <w:tmpl w:val="10DAC2E4"/>
    <w:lvl w:ilvl="0" w:tplc="91A02BC2">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0" w15:restartNumberingAfterBreak="0">
    <w:nsid w:val="46AF64F0"/>
    <w:multiLevelType w:val="hybridMultilevel"/>
    <w:tmpl w:val="70340C70"/>
    <w:lvl w:ilvl="0" w:tplc="DE6690F4">
      <w:start w:val="1"/>
      <w:numFmt w:val="bullet"/>
      <w:lvlText w:val="-"/>
      <w:lvlJc w:val="left"/>
      <w:pPr>
        <w:ind w:left="1440" w:hanging="360"/>
      </w:pPr>
      <w:rPr>
        <w:rFonts w:ascii="Segoe UI" w:eastAsiaTheme="minorEastAsia" w:hAnsi="Segoe UI" w:cs="Segoe UI"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 w15:restartNumberingAfterBreak="0">
    <w:nsid w:val="59A840F0"/>
    <w:multiLevelType w:val="hybridMultilevel"/>
    <w:tmpl w:val="F928161C"/>
    <w:lvl w:ilvl="0" w:tplc="49188266">
      <w:start w:val="1"/>
      <w:numFmt w:val="lowerRoman"/>
      <w:lvlText w:val="(%1)"/>
      <w:lvlJc w:val="left"/>
      <w:pPr>
        <w:ind w:left="1080" w:hanging="72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63BE2D6C"/>
    <w:multiLevelType w:val="hybridMultilevel"/>
    <w:tmpl w:val="4E324DC2"/>
    <w:lvl w:ilvl="0" w:tplc="E80CDAAA">
      <w:start w:val="1"/>
      <w:numFmt w:val="bullet"/>
      <w:lvlText w:val="-"/>
      <w:lvlJc w:val="left"/>
      <w:pPr>
        <w:ind w:left="720" w:hanging="360"/>
      </w:pPr>
      <w:rPr>
        <w:rFonts w:ascii="Segoe UI" w:eastAsiaTheme="minorEastAsia" w:hAnsi="Segoe UI" w:cs="Segoe U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65E552B5"/>
    <w:multiLevelType w:val="hybridMultilevel"/>
    <w:tmpl w:val="8DFEAB32"/>
    <w:lvl w:ilvl="0" w:tplc="30046942">
      <w:start w:val="1"/>
      <w:numFmt w:val="bullet"/>
      <w:pStyle w:val="BulletList"/>
      <w:lvlText w:val=""/>
      <w:lvlJc w:val="left"/>
      <w:pPr>
        <w:ind w:left="720" w:hanging="360"/>
      </w:pPr>
      <w:rPr>
        <w:rFonts w:ascii="Symbol" w:hAnsi="Symbol" w:hint="default"/>
        <w:color w:val="FA77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022E03"/>
    <w:multiLevelType w:val="hybridMultilevel"/>
    <w:tmpl w:val="92C40D6A"/>
    <w:lvl w:ilvl="0" w:tplc="192AE3BE">
      <w:start w:val="1"/>
      <w:numFmt w:val="bullet"/>
      <w:lvlText w:val="-"/>
      <w:lvlJc w:val="left"/>
      <w:pPr>
        <w:ind w:left="720" w:hanging="360"/>
      </w:pPr>
      <w:rPr>
        <w:rFonts w:ascii="Segoe UI" w:eastAsiaTheme="minorEastAsia" w:hAnsi="Segoe UI" w:cs="Segoe U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67642D9D"/>
    <w:multiLevelType w:val="multilevel"/>
    <w:tmpl w:val="2A3832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B8D5A57"/>
    <w:multiLevelType w:val="multilevel"/>
    <w:tmpl w:val="F084A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BF65F42"/>
    <w:multiLevelType w:val="hybridMultilevel"/>
    <w:tmpl w:val="0268D29C"/>
    <w:lvl w:ilvl="0" w:tplc="F12018F0">
      <w:start w:val="1"/>
      <w:numFmt w:val="decimal"/>
      <w:lvlText w:val="%1."/>
      <w:lvlJc w:val="left"/>
      <w:pPr>
        <w:ind w:left="720" w:hanging="360"/>
      </w:pPr>
      <w:rPr>
        <w:rFonts w:hint="default"/>
        <w:color w:val="808080" w:themeColor="background1" w:themeShade="8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495151952">
    <w:abstractNumId w:val="0"/>
  </w:num>
  <w:num w:numId="2" w16cid:durableId="1077289008">
    <w:abstractNumId w:val="3"/>
  </w:num>
  <w:num w:numId="3" w16cid:durableId="980229240">
    <w:abstractNumId w:val="13"/>
  </w:num>
  <w:num w:numId="4" w16cid:durableId="2003729425">
    <w:abstractNumId w:val="6"/>
  </w:num>
  <w:num w:numId="5" w16cid:durableId="138764445">
    <w:abstractNumId w:val="11"/>
  </w:num>
  <w:num w:numId="6" w16cid:durableId="1151096107">
    <w:abstractNumId w:val="4"/>
  </w:num>
  <w:num w:numId="7" w16cid:durableId="1478304586">
    <w:abstractNumId w:val="2"/>
  </w:num>
  <w:num w:numId="8" w16cid:durableId="1020088932">
    <w:abstractNumId w:val="7"/>
  </w:num>
  <w:num w:numId="9" w16cid:durableId="521087119">
    <w:abstractNumId w:val="5"/>
  </w:num>
  <w:num w:numId="10" w16cid:durableId="117845066">
    <w:abstractNumId w:val="8"/>
  </w:num>
  <w:num w:numId="11" w16cid:durableId="1952931411">
    <w:abstractNumId w:val="10"/>
  </w:num>
  <w:num w:numId="12" w16cid:durableId="1634628435">
    <w:abstractNumId w:val="16"/>
  </w:num>
  <w:num w:numId="13" w16cid:durableId="1991471635">
    <w:abstractNumId w:val="14"/>
  </w:num>
  <w:num w:numId="14" w16cid:durableId="1967809642">
    <w:abstractNumId w:val="12"/>
  </w:num>
  <w:num w:numId="15" w16cid:durableId="1079597031">
    <w:abstractNumId w:val="17"/>
  </w:num>
  <w:num w:numId="16" w16cid:durableId="657878673">
    <w:abstractNumId w:val="1"/>
  </w:num>
  <w:num w:numId="17" w16cid:durableId="758915198">
    <w:abstractNumId w:val="9"/>
  </w:num>
  <w:num w:numId="18" w16cid:durableId="1247961114">
    <w:abstractNumId w:val="1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E92"/>
    <w:rsid w:val="0001215F"/>
    <w:rsid w:val="00013DD3"/>
    <w:rsid w:val="000276E0"/>
    <w:rsid w:val="00034FB4"/>
    <w:rsid w:val="00037757"/>
    <w:rsid w:val="00041BF1"/>
    <w:rsid w:val="0004696A"/>
    <w:rsid w:val="00074A40"/>
    <w:rsid w:val="00074C03"/>
    <w:rsid w:val="0007533C"/>
    <w:rsid w:val="00076E77"/>
    <w:rsid w:val="00080C2B"/>
    <w:rsid w:val="00094408"/>
    <w:rsid w:val="000960E7"/>
    <w:rsid w:val="000A1C61"/>
    <w:rsid w:val="000A40BB"/>
    <w:rsid w:val="000B3DEC"/>
    <w:rsid w:val="000C0AB9"/>
    <w:rsid w:val="000C27CF"/>
    <w:rsid w:val="000D4018"/>
    <w:rsid w:val="000E1B09"/>
    <w:rsid w:val="000E3A23"/>
    <w:rsid w:val="000E5294"/>
    <w:rsid w:val="000F2A89"/>
    <w:rsid w:val="000F4643"/>
    <w:rsid w:val="0010113B"/>
    <w:rsid w:val="00104B8B"/>
    <w:rsid w:val="00106214"/>
    <w:rsid w:val="00111B7D"/>
    <w:rsid w:val="001248EA"/>
    <w:rsid w:val="00130E54"/>
    <w:rsid w:val="001321F7"/>
    <w:rsid w:val="0013333B"/>
    <w:rsid w:val="001442D3"/>
    <w:rsid w:val="00144729"/>
    <w:rsid w:val="00146105"/>
    <w:rsid w:val="00150235"/>
    <w:rsid w:val="00152D0D"/>
    <w:rsid w:val="001660B1"/>
    <w:rsid w:val="001728C9"/>
    <w:rsid w:val="00173EE3"/>
    <w:rsid w:val="001772B4"/>
    <w:rsid w:val="001863B9"/>
    <w:rsid w:val="001A26E0"/>
    <w:rsid w:val="001A59D3"/>
    <w:rsid w:val="001C3AD8"/>
    <w:rsid w:val="001C4692"/>
    <w:rsid w:val="001C6E09"/>
    <w:rsid w:val="001D23DA"/>
    <w:rsid w:val="001E223A"/>
    <w:rsid w:val="001F0CD8"/>
    <w:rsid w:val="001F2BD6"/>
    <w:rsid w:val="002013CA"/>
    <w:rsid w:val="0020592D"/>
    <w:rsid w:val="00212E7A"/>
    <w:rsid w:val="002142EE"/>
    <w:rsid w:val="00215758"/>
    <w:rsid w:val="00216457"/>
    <w:rsid w:val="00216760"/>
    <w:rsid w:val="00234F39"/>
    <w:rsid w:val="0024050E"/>
    <w:rsid w:val="002445DE"/>
    <w:rsid w:val="00253643"/>
    <w:rsid w:val="00254E92"/>
    <w:rsid w:val="00262DAE"/>
    <w:rsid w:val="00264193"/>
    <w:rsid w:val="00265902"/>
    <w:rsid w:val="00266FC0"/>
    <w:rsid w:val="00273320"/>
    <w:rsid w:val="00275FA8"/>
    <w:rsid w:val="002774AC"/>
    <w:rsid w:val="00286D00"/>
    <w:rsid w:val="002A1942"/>
    <w:rsid w:val="002B44DC"/>
    <w:rsid w:val="002C54E1"/>
    <w:rsid w:val="002D7691"/>
    <w:rsid w:val="002E437A"/>
    <w:rsid w:val="002F6802"/>
    <w:rsid w:val="00306870"/>
    <w:rsid w:val="00312F73"/>
    <w:rsid w:val="0031437E"/>
    <w:rsid w:val="00317974"/>
    <w:rsid w:val="003206F0"/>
    <w:rsid w:val="00327D6D"/>
    <w:rsid w:val="00334721"/>
    <w:rsid w:val="003402A3"/>
    <w:rsid w:val="003614A7"/>
    <w:rsid w:val="0036341D"/>
    <w:rsid w:val="003759D2"/>
    <w:rsid w:val="0038262E"/>
    <w:rsid w:val="0038387E"/>
    <w:rsid w:val="00385DDD"/>
    <w:rsid w:val="003868F4"/>
    <w:rsid w:val="003A6B09"/>
    <w:rsid w:val="003B3A02"/>
    <w:rsid w:val="003B7681"/>
    <w:rsid w:val="003C0FC6"/>
    <w:rsid w:val="003D6F86"/>
    <w:rsid w:val="004160FF"/>
    <w:rsid w:val="0044402C"/>
    <w:rsid w:val="0044553B"/>
    <w:rsid w:val="004459D7"/>
    <w:rsid w:val="00447888"/>
    <w:rsid w:val="00471791"/>
    <w:rsid w:val="00475634"/>
    <w:rsid w:val="00483C41"/>
    <w:rsid w:val="00483E36"/>
    <w:rsid w:val="00492F76"/>
    <w:rsid w:val="004A266F"/>
    <w:rsid w:val="004B790D"/>
    <w:rsid w:val="004C09C5"/>
    <w:rsid w:val="004C0A4E"/>
    <w:rsid w:val="004C1C24"/>
    <w:rsid w:val="004C7FBA"/>
    <w:rsid w:val="004E0156"/>
    <w:rsid w:val="004E0C4B"/>
    <w:rsid w:val="00500F6A"/>
    <w:rsid w:val="005068D3"/>
    <w:rsid w:val="005108D3"/>
    <w:rsid w:val="00511E1F"/>
    <w:rsid w:val="0052743C"/>
    <w:rsid w:val="0053074B"/>
    <w:rsid w:val="005401DD"/>
    <w:rsid w:val="005508D7"/>
    <w:rsid w:val="00561791"/>
    <w:rsid w:val="00561EA1"/>
    <w:rsid w:val="00575A29"/>
    <w:rsid w:val="005771E6"/>
    <w:rsid w:val="00593E8C"/>
    <w:rsid w:val="005964E6"/>
    <w:rsid w:val="005968AA"/>
    <w:rsid w:val="00596D04"/>
    <w:rsid w:val="005973A4"/>
    <w:rsid w:val="005A6873"/>
    <w:rsid w:val="005B4593"/>
    <w:rsid w:val="005C0FA6"/>
    <w:rsid w:val="005D35D2"/>
    <w:rsid w:val="005D47A3"/>
    <w:rsid w:val="005D5D84"/>
    <w:rsid w:val="005D6A9E"/>
    <w:rsid w:val="005F1BFA"/>
    <w:rsid w:val="006048F6"/>
    <w:rsid w:val="0060735E"/>
    <w:rsid w:val="006123FE"/>
    <w:rsid w:val="00626EF6"/>
    <w:rsid w:val="006304A9"/>
    <w:rsid w:val="006546C0"/>
    <w:rsid w:val="00656AD2"/>
    <w:rsid w:val="00666DA9"/>
    <w:rsid w:val="006672FE"/>
    <w:rsid w:val="00670734"/>
    <w:rsid w:val="006754DB"/>
    <w:rsid w:val="006828CA"/>
    <w:rsid w:val="0068416C"/>
    <w:rsid w:val="006A7C2D"/>
    <w:rsid w:val="006B067F"/>
    <w:rsid w:val="006C7025"/>
    <w:rsid w:val="006E3687"/>
    <w:rsid w:val="006E39C6"/>
    <w:rsid w:val="006F77DC"/>
    <w:rsid w:val="0070028C"/>
    <w:rsid w:val="00702337"/>
    <w:rsid w:val="0071467C"/>
    <w:rsid w:val="0074136C"/>
    <w:rsid w:val="00750A95"/>
    <w:rsid w:val="00760AFA"/>
    <w:rsid w:val="00762266"/>
    <w:rsid w:val="007744A9"/>
    <w:rsid w:val="007824A2"/>
    <w:rsid w:val="00783E06"/>
    <w:rsid w:val="00794122"/>
    <w:rsid w:val="00794989"/>
    <w:rsid w:val="00797039"/>
    <w:rsid w:val="007A55FF"/>
    <w:rsid w:val="007A5FC7"/>
    <w:rsid w:val="007B2A5C"/>
    <w:rsid w:val="007B4233"/>
    <w:rsid w:val="007B4C0C"/>
    <w:rsid w:val="007B65BC"/>
    <w:rsid w:val="007C6AB6"/>
    <w:rsid w:val="007C7D0C"/>
    <w:rsid w:val="007E32B2"/>
    <w:rsid w:val="007E5228"/>
    <w:rsid w:val="008139A1"/>
    <w:rsid w:val="00815A70"/>
    <w:rsid w:val="00821D5B"/>
    <w:rsid w:val="00827EC4"/>
    <w:rsid w:val="00853D66"/>
    <w:rsid w:val="00856071"/>
    <w:rsid w:val="00867BD3"/>
    <w:rsid w:val="00874A54"/>
    <w:rsid w:val="00880C42"/>
    <w:rsid w:val="00885D1C"/>
    <w:rsid w:val="0088616B"/>
    <w:rsid w:val="00890D67"/>
    <w:rsid w:val="008A1256"/>
    <w:rsid w:val="008A3CCF"/>
    <w:rsid w:val="008A3FA2"/>
    <w:rsid w:val="008B4278"/>
    <w:rsid w:val="008B432E"/>
    <w:rsid w:val="008C5FB4"/>
    <w:rsid w:val="008C695F"/>
    <w:rsid w:val="008C6D79"/>
    <w:rsid w:val="008D0E48"/>
    <w:rsid w:val="008D173A"/>
    <w:rsid w:val="008D413B"/>
    <w:rsid w:val="008E6490"/>
    <w:rsid w:val="009043BE"/>
    <w:rsid w:val="00904653"/>
    <w:rsid w:val="009058D5"/>
    <w:rsid w:val="00914AED"/>
    <w:rsid w:val="00920C18"/>
    <w:rsid w:val="00924B4B"/>
    <w:rsid w:val="009267BD"/>
    <w:rsid w:val="00933170"/>
    <w:rsid w:val="00942E05"/>
    <w:rsid w:val="009526EF"/>
    <w:rsid w:val="009555D1"/>
    <w:rsid w:val="009618D5"/>
    <w:rsid w:val="009649A0"/>
    <w:rsid w:val="009668D6"/>
    <w:rsid w:val="009704B6"/>
    <w:rsid w:val="0097208B"/>
    <w:rsid w:val="00980FCE"/>
    <w:rsid w:val="00982C0F"/>
    <w:rsid w:val="00982EAF"/>
    <w:rsid w:val="00990B07"/>
    <w:rsid w:val="00991150"/>
    <w:rsid w:val="0099363A"/>
    <w:rsid w:val="009947D4"/>
    <w:rsid w:val="00994DDC"/>
    <w:rsid w:val="009A411E"/>
    <w:rsid w:val="009A6168"/>
    <w:rsid w:val="009C4052"/>
    <w:rsid w:val="009D5429"/>
    <w:rsid w:val="009E3ED7"/>
    <w:rsid w:val="009E3FA3"/>
    <w:rsid w:val="009E50FD"/>
    <w:rsid w:val="009F3177"/>
    <w:rsid w:val="009F6318"/>
    <w:rsid w:val="009F7D40"/>
    <w:rsid w:val="00A14DE2"/>
    <w:rsid w:val="00A173C1"/>
    <w:rsid w:val="00A26B95"/>
    <w:rsid w:val="00A30DAF"/>
    <w:rsid w:val="00A31AFD"/>
    <w:rsid w:val="00A34832"/>
    <w:rsid w:val="00A410E5"/>
    <w:rsid w:val="00A62B0D"/>
    <w:rsid w:val="00A70089"/>
    <w:rsid w:val="00A850DD"/>
    <w:rsid w:val="00A90549"/>
    <w:rsid w:val="00A968E6"/>
    <w:rsid w:val="00A97246"/>
    <w:rsid w:val="00AB7106"/>
    <w:rsid w:val="00AC47E9"/>
    <w:rsid w:val="00AD5B06"/>
    <w:rsid w:val="00B146E7"/>
    <w:rsid w:val="00B20CCB"/>
    <w:rsid w:val="00B2356B"/>
    <w:rsid w:val="00B23FD6"/>
    <w:rsid w:val="00B328E9"/>
    <w:rsid w:val="00B357E7"/>
    <w:rsid w:val="00B41244"/>
    <w:rsid w:val="00B41775"/>
    <w:rsid w:val="00B5116E"/>
    <w:rsid w:val="00B5212D"/>
    <w:rsid w:val="00B554A0"/>
    <w:rsid w:val="00B635EF"/>
    <w:rsid w:val="00B83E25"/>
    <w:rsid w:val="00B84314"/>
    <w:rsid w:val="00B87355"/>
    <w:rsid w:val="00B92D03"/>
    <w:rsid w:val="00BA54BB"/>
    <w:rsid w:val="00BB2A81"/>
    <w:rsid w:val="00BC6874"/>
    <w:rsid w:val="00BC714B"/>
    <w:rsid w:val="00BE20C6"/>
    <w:rsid w:val="00BE5FA6"/>
    <w:rsid w:val="00BF1666"/>
    <w:rsid w:val="00C04578"/>
    <w:rsid w:val="00C2029E"/>
    <w:rsid w:val="00C20CA4"/>
    <w:rsid w:val="00C22ECD"/>
    <w:rsid w:val="00C27A1E"/>
    <w:rsid w:val="00C41FF5"/>
    <w:rsid w:val="00C52236"/>
    <w:rsid w:val="00C54E3C"/>
    <w:rsid w:val="00C56ED0"/>
    <w:rsid w:val="00C8228E"/>
    <w:rsid w:val="00C866FE"/>
    <w:rsid w:val="00C874EC"/>
    <w:rsid w:val="00C875D6"/>
    <w:rsid w:val="00C90FB7"/>
    <w:rsid w:val="00C959B1"/>
    <w:rsid w:val="00CA23EB"/>
    <w:rsid w:val="00CB172F"/>
    <w:rsid w:val="00CC2B7C"/>
    <w:rsid w:val="00CC6B23"/>
    <w:rsid w:val="00CD1ABA"/>
    <w:rsid w:val="00CE1EFA"/>
    <w:rsid w:val="00CE221F"/>
    <w:rsid w:val="00CE241E"/>
    <w:rsid w:val="00CE4F6A"/>
    <w:rsid w:val="00CF0A3B"/>
    <w:rsid w:val="00CF7897"/>
    <w:rsid w:val="00D03115"/>
    <w:rsid w:val="00D12089"/>
    <w:rsid w:val="00D41025"/>
    <w:rsid w:val="00D43CB4"/>
    <w:rsid w:val="00D54B49"/>
    <w:rsid w:val="00D54D50"/>
    <w:rsid w:val="00D71941"/>
    <w:rsid w:val="00D824C8"/>
    <w:rsid w:val="00D901F2"/>
    <w:rsid w:val="00D90E07"/>
    <w:rsid w:val="00D96D53"/>
    <w:rsid w:val="00DA2D93"/>
    <w:rsid w:val="00DB0D5B"/>
    <w:rsid w:val="00DB1E99"/>
    <w:rsid w:val="00DB4079"/>
    <w:rsid w:val="00DB407B"/>
    <w:rsid w:val="00DC1F95"/>
    <w:rsid w:val="00DC3074"/>
    <w:rsid w:val="00DE3EAE"/>
    <w:rsid w:val="00DE7C92"/>
    <w:rsid w:val="00DF31C7"/>
    <w:rsid w:val="00DF45A3"/>
    <w:rsid w:val="00E06C34"/>
    <w:rsid w:val="00E07CDB"/>
    <w:rsid w:val="00E30C0D"/>
    <w:rsid w:val="00E33C39"/>
    <w:rsid w:val="00E354F3"/>
    <w:rsid w:val="00E357B0"/>
    <w:rsid w:val="00E366C4"/>
    <w:rsid w:val="00E373CE"/>
    <w:rsid w:val="00E50AFC"/>
    <w:rsid w:val="00E54331"/>
    <w:rsid w:val="00E635CB"/>
    <w:rsid w:val="00E7360C"/>
    <w:rsid w:val="00E97E77"/>
    <w:rsid w:val="00EA190F"/>
    <w:rsid w:val="00EB1E9A"/>
    <w:rsid w:val="00EB6F7C"/>
    <w:rsid w:val="00EC036C"/>
    <w:rsid w:val="00EC0E72"/>
    <w:rsid w:val="00EC1EB0"/>
    <w:rsid w:val="00EC7FA3"/>
    <w:rsid w:val="00ED0D97"/>
    <w:rsid w:val="00EE3EA6"/>
    <w:rsid w:val="00EF2F29"/>
    <w:rsid w:val="00EF48A9"/>
    <w:rsid w:val="00EF500B"/>
    <w:rsid w:val="00EF5B1C"/>
    <w:rsid w:val="00F010C2"/>
    <w:rsid w:val="00F0394D"/>
    <w:rsid w:val="00F03AAE"/>
    <w:rsid w:val="00F23604"/>
    <w:rsid w:val="00F567CB"/>
    <w:rsid w:val="00F57F4E"/>
    <w:rsid w:val="00F61F68"/>
    <w:rsid w:val="00F62624"/>
    <w:rsid w:val="00F62BE7"/>
    <w:rsid w:val="00F6712F"/>
    <w:rsid w:val="00F73FD7"/>
    <w:rsid w:val="00FA2514"/>
    <w:rsid w:val="00FB52FF"/>
    <w:rsid w:val="00FC6006"/>
    <w:rsid w:val="00FC7628"/>
    <w:rsid w:val="00FD6613"/>
    <w:rsid w:val="00FE0F12"/>
    <w:rsid w:val="00FE3F40"/>
    <w:rsid w:val="00FF3709"/>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765D58"/>
  <w15:docId w15:val="{76B26714-BEED-4545-8196-E9172E002A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Segoe UI" w:eastAsiaTheme="minorEastAsia" w:hAnsi="Segoe UI" w:cstheme="minorBidi"/>
        <w:sz w:val="22"/>
        <w:szCs w:val="22"/>
        <w:lang w:val="en-US" w:eastAsia="zh-TW" w:bidi="ar-SA"/>
      </w:rPr>
    </w:rPrDefault>
    <w:pPrDefault>
      <w:pPr>
        <w:spacing w:after="200" w:line="283"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E54"/>
  </w:style>
  <w:style w:type="paragraph" w:styleId="Heading1">
    <w:name w:val="heading 1"/>
    <w:basedOn w:val="Normal"/>
    <w:next w:val="Normal"/>
    <w:link w:val="Heading1Char"/>
    <w:uiPriority w:val="9"/>
    <w:qFormat/>
    <w:rsid w:val="005D6A9E"/>
    <w:pPr>
      <w:spacing w:after="400" w:line="240" w:lineRule="auto"/>
      <w:ind w:left="864" w:right="864"/>
      <w:contextualSpacing/>
      <w:jc w:val="center"/>
      <w:outlineLvl w:val="0"/>
    </w:pPr>
    <w:rPr>
      <w:rFonts w:ascii="Segoe UI Light" w:eastAsiaTheme="majorEastAsia" w:hAnsi="Segoe UI Light" w:cs="Segoe UI Light"/>
      <w:b/>
      <w:bCs/>
      <w:smallCaps/>
      <w:color w:val="595959" w:themeColor="text1" w:themeTint="A6"/>
      <w:sz w:val="46"/>
      <w:szCs w:val="46"/>
      <w:lang w:val="en"/>
    </w:rPr>
  </w:style>
  <w:style w:type="paragraph" w:styleId="Heading2">
    <w:name w:val="heading 2"/>
    <w:basedOn w:val="Normal"/>
    <w:next w:val="Normal"/>
    <w:link w:val="Heading2Char"/>
    <w:uiPriority w:val="9"/>
    <w:unhideWhenUsed/>
    <w:qFormat/>
    <w:rsid w:val="008C5FB4"/>
    <w:pPr>
      <w:spacing w:before="360" w:after="320" w:line="240" w:lineRule="auto"/>
      <w:ind w:right="1584"/>
      <w:contextualSpacing/>
      <w:jc w:val="left"/>
      <w:outlineLvl w:val="1"/>
    </w:pPr>
    <w:rPr>
      <w:rFonts w:ascii="Segoe UI Semibold" w:eastAsiaTheme="majorEastAsia" w:hAnsi="Segoe UI Semibold" w:cs="Segoe UI Semibold"/>
      <w:b/>
      <w:bCs/>
      <w:color w:val="0070C0"/>
      <w:sz w:val="34"/>
      <w:szCs w:val="34"/>
      <w:lang w:val="en"/>
    </w:rPr>
  </w:style>
  <w:style w:type="paragraph" w:styleId="Heading3">
    <w:name w:val="heading 3"/>
    <w:basedOn w:val="Normal"/>
    <w:next w:val="Normal"/>
    <w:link w:val="Heading3Char"/>
    <w:uiPriority w:val="9"/>
    <w:unhideWhenUsed/>
    <w:qFormat/>
    <w:rsid w:val="00FE0F12"/>
    <w:pPr>
      <w:spacing w:before="400" w:after="160" w:line="271" w:lineRule="auto"/>
      <w:ind w:right="864"/>
      <w:contextualSpacing/>
      <w:jc w:val="left"/>
      <w:outlineLvl w:val="2"/>
    </w:pPr>
    <w:rPr>
      <w:rFonts w:ascii="Segoe UI Semibold" w:eastAsiaTheme="majorEastAsia" w:hAnsi="Segoe UI Semibold" w:cs="Segoe UI Semibold"/>
      <w:color w:val="595959" w:themeColor="text1" w:themeTint="A6"/>
      <w:sz w:val="28"/>
      <w:szCs w:val="28"/>
      <w:lang w:val="en"/>
    </w:rPr>
  </w:style>
  <w:style w:type="paragraph" w:styleId="Heading4">
    <w:name w:val="heading 4"/>
    <w:basedOn w:val="Normal"/>
    <w:next w:val="Normal"/>
    <w:link w:val="Heading4Char"/>
    <w:uiPriority w:val="9"/>
    <w:unhideWhenUsed/>
    <w:qFormat/>
    <w:rsid w:val="000E5294"/>
    <w:pPr>
      <w:spacing w:before="400" w:after="160"/>
      <w:contextualSpacing/>
      <w:outlineLvl w:val="3"/>
    </w:pPr>
    <w:rPr>
      <w:rFonts w:eastAsiaTheme="majorEastAsia" w:cs="Segoe UI"/>
      <w:i/>
      <w:iCs/>
      <w:color w:val="FA771E"/>
      <w:sz w:val="28"/>
      <w:szCs w:val="28"/>
    </w:rPr>
  </w:style>
  <w:style w:type="paragraph" w:styleId="Heading5">
    <w:name w:val="heading 5"/>
    <w:basedOn w:val="Normal"/>
    <w:next w:val="Normal"/>
    <w:link w:val="Heading5Char"/>
    <w:uiPriority w:val="9"/>
    <w:semiHidden/>
    <w:unhideWhenUsed/>
    <w:qFormat/>
    <w:rsid w:val="00942E05"/>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42E05"/>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42E05"/>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42E05"/>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42E05"/>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A9E"/>
    <w:rPr>
      <w:rFonts w:ascii="Segoe UI Light" w:eastAsiaTheme="majorEastAsia" w:hAnsi="Segoe UI Light" w:cs="Segoe UI Light"/>
      <w:b/>
      <w:bCs/>
      <w:smallCaps/>
      <w:color w:val="595959" w:themeColor="text1" w:themeTint="A6"/>
      <w:sz w:val="46"/>
      <w:szCs w:val="46"/>
      <w:lang w:val="en"/>
    </w:rPr>
  </w:style>
  <w:style w:type="character" w:customStyle="1" w:styleId="Heading2Char">
    <w:name w:val="Heading 2 Char"/>
    <w:basedOn w:val="DefaultParagraphFont"/>
    <w:link w:val="Heading2"/>
    <w:uiPriority w:val="9"/>
    <w:rsid w:val="008C5FB4"/>
    <w:rPr>
      <w:rFonts w:ascii="Segoe UI Semibold" w:eastAsiaTheme="majorEastAsia" w:hAnsi="Segoe UI Semibold" w:cs="Segoe UI Semibold"/>
      <w:b/>
      <w:bCs/>
      <w:color w:val="0070C0"/>
      <w:sz w:val="34"/>
      <w:szCs w:val="34"/>
      <w:lang w:val="en"/>
    </w:rPr>
  </w:style>
  <w:style w:type="character" w:customStyle="1" w:styleId="Heading3Char">
    <w:name w:val="Heading 3 Char"/>
    <w:basedOn w:val="DefaultParagraphFont"/>
    <w:link w:val="Heading3"/>
    <w:uiPriority w:val="9"/>
    <w:rsid w:val="00FE0F12"/>
    <w:rPr>
      <w:rFonts w:ascii="Segoe UI Semibold" w:eastAsiaTheme="majorEastAsia" w:hAnsi="Segoe UI Semibold" w:cs="Segoe UI Semibold"/>
      <w:color w:val="595959" w:themeColor="text1" w:themeTint="A6"/>
      <w:sz w:val="28"/>
      <w:szCs w:val="28"/>
      <w:lang w:val="en"/>
    </w:rPr>
  </w:style>
  <w:style w:type="character" w:customStyle="1" w:styleId="Heading4Char">
    <w:name w:val="Heading 4 Char"/>
    <w:basedOn w:val="DefaultParagraphFont"/>
    <w:link w:val="Heading4"/>
    <w:uiPriority w:val="9"/>
    <w:rsid w:val="000E5294"/>
    <w:rPr>
      <w:rFonts w:eastAsiaTheme="majorEastAsia" w:cs="Segoe UI"/>
      <w:i/>
      <w:iCs/>
      <w:color w:val="FA771E"/>
      <w:sz w:val="28"/>
      <w:szCs w:val="28"/>
    </w:rPr>
  </w:style>
  <w:style w:type="character" w:customStyle="1" w:styleId="Heading5Char">
    <w:name w:val="Heading 5 Char"/>
    <w:basedOn w:val="DefaultParagraphFont"/>
    <w:link w:val="Heading5"/>
    <w:uiPriority w:val="9"/>
    <w:semiHidden/>
    <w:rsid w:val="00942E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42E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42E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42E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42E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DB1E99"/>
    <w:pPr>
      <w:spacing w:line="216" w:lineRule="auto"/>
      <w:contextualSpacing/>
      <w:jc w:val="left"/>
    </w:pPr>
    <w:rPr>
      <w:rFonts w:ascii="Segoe UI Black" w:eastAsiaTheme="majorEastAsia" w:hAnsi="Segoe UI Black" w:cstheme="majorBidi"/>
      <w:caps/>
      <w:color w:val="0070C0"/>
      <w:spacing w:val="5"/>
      <w:sz w:val="54"/>
      <w:szCs w:val="54"/>
      <w:lang w:val="en"/>
    </w:rPr>
  </w:style>
  <w:style w:type="character" w:customStyle="1" w:styleId="TitleChar">
    <w:name w:val="Title Char"/>
    <w:basedOn w:val="DefaultParagraphFont"/>
    <w:link w:val="Title"/>
    <w:uiPriority w:val="10"/>
    <w:rsid w:val="00DB1E99"/>
    <w:rPr>
      <w:rFonts w:ascii="Segoe UI Black" w:eastAsiaTheme="majorEastAsia" w:hAnsi="Segoe UI Black" w:cstheme="majorBidi"/>
      <w:caps/>
      <w:color w:val="0070C0"/>
      <w:spacing w:val="5"/>
      <w:sz w:val="54"/>
      <w:szCs w:val="54"/>
      <w:lang w:val="en"/>
    </w:rPr>
  </w:style>
  <w:style w:type="paragraph" w:styleId="Subtitle">
    <w:name w:val="Subtitle"/>
    <w:basedOn w:val="Normal"/>
    <w:next w:val="Normal"/>
    <w:link w:val="SubtitleChar"/>
    <w:uiPriority w:val="11"/>
    <w:qFormat/>
    <w:rsid w:val="00942E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942E05"/>
    <w:rPr>
      <w:rFonts w:asciiTheme="majorHAnsi" w:eastAsiaTheme="majorEastAsia" w:hAnsiTheme="majorHAnsi" w:cstheme="majorBidi"/>
      <w:i/>
      <w:iCs/>
      <w:spacing w:val="13"/>
      <w:sz w:val="24"/>
      <w:szCs w:val="24"/>
    </w:rPr>
  </w:style>
  <w:style w:type="character" w:styleId="Strong">
    <w:name w:val="Strong"/>
    <w:uiPriority w:val="22"/>
    <w:qFormat/>
    <w:rsid w:val="00942E05"/>
    <w:rPr>
      <w:b/>
      <w:bCs/>
    </w:rPr>
  </w:style>
  <w:style w:type="character" w:styleId="Emphasis">
    <w:name w:val="Emphasis"/>
    <w:uiPriority w:val="20"/>
    <w:qFormat/>
    <w:rsid w:val="00942E05"/>
    <w:rPr>
      <w:b/>
      <w:bCs/>
      <w:i/>
      <w:iCs/>
      <w:spacing w:val="10"/>
      <w:bdr w:val="none" w:sz="0" w:space="0" w:color="auto"/>
      <w:shd w:val="clear" w:color="auto" w:fill="auto"/>
    </w:rPr>
  </w:style>
  <w:style w:type="paragraph" w:styleId="NoSpacing">
    <w:name w:val="No Spacing"/>
    <w:basedOn w:val="Normal"/>
    <w:uiPriority w:val="1"/>
    <w:qFormat/>
    <w:rsid w:val="00942E05"/>
    <w:pPr>
      <w:spacing w:after="0" w:line="240" w:lineRule="auto"/>
    </w:pPr>
  </w:style>
  <w:style w:type="paragraph" w:styleId="ListParagraph">
    <w:name w:val="List Paragraph"/>
    <w:basedOn w:val="Normal"/>
    <w:link w:val="ListParagraphChar"/>
    <w:uiPriority w:val="34"/>
    <w:qFormat/>
    <w:rsid w:val="00942E05"/>
    <w:pPr>
      <w:ind w:left="720"/>
      <w:contextualSpacing/>
    </w:pPr>
  </w:style>
  <w:style w:type="paragraph" w:styleId="Quote">
    <w:name w:val="Quote"/>
    <w:basedOn w:val="Normal"/>
    <w:next w:val="Normal"/>
    <w:link w:val="QuoteChar"/>
    <w:uiPriority w:val="29"/>
    <w:qFormat/>
    <w:rsid w:val="00942E05"/>
    <w:pPr>
      <w:spacing w:before="200" w:after="0"/>
      <w:ind w:left="360" w:right="360"/>
    </w:pPr>
    <w:rPr>
      <w:i/>
      <w:iCs/>
    </w:rPr>
  </w:style>
  <w:style w:type="character" w:customStyle="1" w:styleId="QuoteChar">
    <w:name w:val="Quote Char"/>
    <w:basedOn w:val="DefaultParagraphFont"/>
    <w:link w:val="Quote"/>
    <w:uiPriority w:val="29"/>
    <w:rsid w:val="00942E05"/>
    <w:rPr>
      <w:i/>
      <w:iCs/>
    </w:rPr>
  </w:style>
  <w:style w:type="paragraph" w:styleId="IntenseQuote">
    <w:name w:val="Intense Quote"/>
    <w:basedOn w:val="Normal"/>
    <w:next w:val="Normal"/>
    <w:link w:val="IntenseQuoteChar"/>
    <w:uiPriority w:val="30"/>
    <w:qFormat/>
    <w:rsid w:val="00942E05"/>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942E05"/>
    <w:rPr>
      <w:b/>
      <w:bCs/>
      <w:i/>
      <w:iCs/>
    </w:rPr>
  </w:style>
  <w:style w:type="character" w:styleId="SubtleEmphasis">
    <w:name w:val="Subtle Emphasis"/>
    <w:uiPriority w:val="19"/>
    <w:qFormat/>
    <w:rsid w:val="00942E05"/>
    <w:rPr>
      <w:i/>
      <w:iCs/>
    </w:rPr>
  </w:style>
  <w:style w:type="character" w:styleId="IntenseEmphasis">
    <w:name w:val="Intense Emphasis"/>
    <w:uiPriority w:val="21"/>
    <w:qFormat/>
    <w:rsid w:val="00942E05"/>
    <w:rPr>
      <w:b/>
      <w:bCs/>
    </w:rPr>
  </w:style>
  <w:style w:type="character" w:styleId="SubtleReference">
    <w:name w:val="Subtle Reference"/>
    <w:uiPriority w:val="31"/>
    <w:qFormat/>
    <w:rsid w:val="00942E05"/>
    <w:rPr>
      <w:smallCaps/>
    </w:rPr>
  </w:style>
  <w:style w:type="character" w:styleId="IntenseReference">
    <w:name w:val="Intense Reference"/>
    <w:uiPriority w:val="32"/>
    <w:qFormat/>
    <w:rsid w:val="00942E05"/>
    <w:rPr>
      <w:smallCaps/>
      <w:spacing w:val="5"/>
      <w:u w:val="single"/>
    </w:rPr>
  </w:style>
  <w:style w:type="character" w:styleId="BookTitle">
    <w:name w:val="Book Title"/>
    <w:uiPriority w:val="33"/>
    <w:qFormat/>
    <w:rsid w:val="00942E05"/>
    <w:rPr>
      <w:i/>
      <w:iCs/>
      <w:smallCaps/>
      <w:spacing w:val="5"/>
    </w:rPr>
  </w:style>
  <w:style w:type="paragraph" w:styleId="TOCHeading">
    <w:name w:val="TOC Heading"/>
    <w:basedOn w:val="Heading1"/>
    <w:next w:val="Normal"/>
    <w:uiPriority w:val="39"/>
    <w:semiHidden/>
    <w:unhideWhenUsed/>
    <w:qFormat/>
    <w:rsid w:val="00130E54"/>
    <w:pPr>
      <w:ind w:left="0" w:right="0"/>
      <w:outlineLvl w:val="9"/>
    </w:pPr>
    <w:rPr>
      <w:spacing w:val="60"/>
      <w:sz w:val="40"/>
      <w:lang w:bidi="en-US"/>
    </w:rPr>
  </w:style>
  <w:style w:type="paragraph" w:customStyle="1" w:styleId="NumberList">
    <w:name w:val="Number List"/>
    <w:basedOn w:val="ListParagraph"/>
    <w:link w:val="NumberListChar"/>
    <w:qFormat/>
    <w:rsid w:val="00034FB4"/>
    <w:pPr>
      <w:numPr>
        <w:numId w:val="2"/>
      </w:numPr>
      <w:contextualSpacing w:val="0"/>
    </w:pPr>
  </w:style>
  <w:style w:type="numbering" w:customStyle="1" w:styleId="MultiList01">
    <w:name w:val="Multi List 01"/>
    <w:uiPriority w:val="99"/>
    <w:rsid w:val="00E06C34"/>
    <w:pPr>
      <w:numPr>
        <w:numId w:val="1"/>
      </w:numPr>
    </w:pPr>
  </w:style>
  <w:style w:type="character" w:customStyle="1" w:styleId="ListParagraphChar">
    <w:name w:val="List Paragraph Char"/>
    <w:basedOn w:val="DefaultParagraphFont"/>
    <w:link w:val="ListParagraph"/>
    <w:uiPriority w:val="34"/>
    <w:rsid w:val="00670734"/>
  </w:style>
  <w:style w:type="character" w:customStyle="1" w:styleId="NumberListChar">
    <w:name w:val="Number List Char"/>
    <w:basedOn w:val="ListParagraphChar"/>
    <w:link w:val="NumberList"/>
    <w:rsid w:val="00034FB4"/>
  </w:style>
  <w:style w:type="paragraph" w:styleId="Header">
    <w:name w:val="header"/>
    <w:basedOn w:val="Normal"/>
    <w:link w:val="HeaderChar"/>
    <w:uiPriority w:val="99"/>
    <w:unhideWhenUsed/>
    <w:rsid w:val="00CC2B7C"/>
    <w:pPr>
      <w:spacing w:after="0" w:line="240" w:lineRule="auto"/>
    </w:pPr>
    <w:rPr>
      <w:sz w:val="18"/>
    </w:rPr>
  </w:style>
  <w:style w:type="character" w:customStyle="1" w:styleId="HeaderChar">
    <w:name w:val="Header Char"/>
    <w:basedOn w:val="DefaultParagraphFont"/>
    <w:link w:val="Header"/>
    <w:uiPriority w:val="99"/>
    <w:rsid w:val="00CC2B7C"/>
    <w:rPr>
      <w:sz w:val="18"/>
    </w:rPr>
  </w:style>
  <w:style w:type="paragraph" w:styleId="Footer">
    <w:name w:val="footer"/>
    <w:basedOn w:val="Normal"/>
    <w:link w:val="FooterChar"/>
    <w:uiPriority w:val="99"/>
    <w:unhideWhenUsed/>
    <w:rsid w:val="009618D5"/>
    <w:pPr>
      <w:spacing w:after="0" w:line="240" w:lineRule="auto"/>
    </w:pPr>
    <w:rPr>
      <w:sz w:val="18"/>
    </w:rPr>
  </w:style>
  <w:style w:type="character" w:customStyle="1" w:styleId="FooterChar">
    <w:name w:val="Footer Char"/>
    <w:basedOn w:val="DefaultParagraphFont"/>
    <w:link w:val="Footer"/>
    <w:uiPriority w:val="99"/>
    <w:rsid w:val="009618D5"/>
    <w:rPr>
      <w:sz w:val="18"/>
    </w:rPr>
  </w:style>
  <w:style w:type="table" w:styleId="TableGrid">
    <w:name w:val="Table Grid"/>
    <w:basedOn w:val="TableNormal"/>
    <w:uiPriority w:val="59"/>
    <w:unhideWhenUsed/>
    <w:rsid w:val="00CE1E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618D5"/>
    <w:rPr>
      <w:color w:val="0000FF" w:themeColor="hyperlink"/>
      <w:u w:val="single"/>
    </w:rPr>
  </w:style>
  <w:style w:type="paragraph" w:customStyle="1" w:styleId="BulletList">
    <w:name w:val="Bullet List"/>
    <w:basedOn w:val="ListParagraph"/>
    <w:link w:val="BulletListChar"/>
    <w:qFormat/>
    <w:rsid w:val="00F6712F"/>
    <w:pPr>
      <w:numPr>
        <w:numId w:val="3"/>
      </w:numPr>
    </w:pPr>
  </w:style>
  <w:style w:type="paragraph" w:styleId="Revision">
    <w:name w:val="Revision"/>
    <w:hidden/>
    <w:uiPriority w:val="99"/>
    <w:semiHidden/>
    <w:rsid w:val="00483C41"/>
    <w:pPr>
      <w:spacing w:after="0" w:line="240" w:lineRule="auto"/>
      <w:jc w:val="left"/>
    </w:pPr>
  </w:style>
  <w:style w:type="character" w:customStyle="1" w:styleId="BulletListChar">
    <w:name w:val="Bullet List Char"/>
    <w:basedOn w:val="ListParagraphChar"/>
    <w:link w:val="BulletList"/>
    <w:rsid w:val="00F6712F"/>
  </w:style>
  <w:style w:type="paragraph" w:styleId="BalloonText">
    <w:name w:val="Balloon Text"/>
    <w:basedOn w:val="Normal"/>
    <w:link w:val="BalloonTextChar"/>
    <w:uiPriority w:val="99"/>
    <w:semiHidden/>
    <w:unhideWhenUsed/>
    <w:rsid w:val="00483C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C41"/>
    <w:rPr>
      <w:rFonts w:ascii="Tahoma" w:hAnsi="Tahoma" w:cs="Tahoma"/>
      <w:sz w:val="16"/>
      <w:szCs w:val="16"/>
    </w:rPr>
  </w:style>
  <w:style w:type="paragraph" w:styleId="Caption">
    <w:name w:val="caption"/>
    <w:basedOn w:val="Normal"/>
    <w:next w:val="Normal"/>
    <w:autoRedefine/>
    <w:uiPriority w:val="35"/>
    <w:unhideWhenUsed/>
    <w:rsid w:val="00D90E07"/>
    <w:pPr>
      <w:spacing w:after="400" w:line="240" w:lineRule="auto"/>
      <w:contextualSpacing/>
      <w:jc w:val="center"/>
    </w:pPr>
    <w:rPr>
      <w:rFonts w:ascii="Segoe UI Light" w:hAnsi="Segoe UI Light"/>
      <w:bCs/>
      <w:i/>
      <w:color w:val="404040" w:themeColor="text1" w:themeTint="BF"/>
      <w:sz w:val="18"/>
      <w:szCs w:val="18"/>
    </w:rPr>
  </w:style>
  <w:style w:type="paragraph" w:styleId="TOC1">
    <w:name w:val="toc 1"/>
    <w:basedOn w:val="Normal"/>
    <w:next w:val="Normal"/>
    <w:autoRedefine/>
    <w:uiPriority w:val="39"/>
    <w:unhideWhenUsed/>
    <w:rsid w:val="00130E54"/>
    <w:pPr>
      <w:spacing w:before="240" w:after="160"/>
    </w:pPr>
    <w:rPr>
      <w:rFonts w:ascii="Segoe UI Semibold" w:hAnsi="Segoe UI Semibold"/>
    </w:rPr>
  </w:style>
  <w:style w:type="paragraph" w:styleId="TOC2">
    <w:name w:val="toc 2"/>
    <w:basedOn w:val="Normal"/>
    <w:next w:val="Normal"/>
    <w:autoRedefine/>
    <w:uiPriority w:val="39"/>
    <w:unhideWhenUsed/>
    <w:rsid w:val="000E1B09"/>
    <w:pPr>
      <w:spacing w:before="200" w:after="120"/>
      <w:ind w:left="360"/>
      <w:contextualSpacing/>
    </w:pPr>
  </w:style>
  <w:style w:type="paragraph" w:styleId="TOC3">
    <w:name w:val="toc 3"/>
    <w:basedOn w:val="Normal"/>
    <w:next w:val="Normal"/>
    <w:autoRedefine/>
    <w:uiPriority w:val="39"/>
    <w:unhideWhenUsed/>
    <w:rsid w:val="000E1B09"/>
    <w:pPr>
      <w:tabs>
        <w:tab w:val="right" w:leader="dot" w:pos="9494"/>
      </w:tabs>
      <w:spacing w:after="40"/>
      <w:ind w:left="792"/>
    </w:pPr>
    <w:rPr>
      <w:rFonts w:ascii="Segoe UI Light" w:hAnsi="Segoe UI Light"/>
    </w:rPr>
  </w:style>
  <w:style w:type="paragraph" w:styleId="NormalWeb">
    <w:name w:val="Normal (Web)"/>
    <w:basedOn w:val="Normal"/>
    <w:uiPriority w:val="99"/>
    <w:semiHidden/>
    <w:unhideWhenUsed/>
    <w:rsid w:val="00762266"/>
    <w:pPr>
      <w:spacing w:before="100" w:beforeAutospacing="1" w:after="100" w:afterAutospacing="1" w:line="240" w:lineRule="auto"/>
      <w:jc w:val="left"/>
    </w:pPr>
    <w:rPr>
      <w:rFonts w:ascii="Times New Roman" w:eastAsia="Times New Roman" w:hAnsi="Times New Roman" w:cs="Times New Roman"/>
      <w:sz w:val="24"/>
      <w:szCs w:val="24"/>
      <w:lang w:val="en-IE" w:eastAsia="en-IE"/>
    </w:rPr>
  </w:style>
  <w:style w:type="character" w:customStyle="1" w:styleId="apple-tab-span">
    <w:name w:val="apple-tab-span"/>
    <w:basedOn w:val="DefaultParagraphFont"/>
    <w:rsid w:val="007B65BC"/>
  </w:style>
  <w:style w:type="paragraph" w:styleId="Bibliography">
    <w:name w:val="Bibliography"/>
    <w:basedOn w:val="Normal"/>
    <w:next w:val="Normal"/>
    <w:uiPriority w:val="37"/>
    <w:unhideWhenUsed/>
    <w:rsid w:val="009A6168"/>
    <w:pPr>
      <w:spacing w:after="0" w:line="240" w:lineRule="auto"/>
      <w:ind w:left="720" w:hanging="720"/>
    </w:pPr>
  </w:style>
  <w:style w:type="paragraph" w:customStyle="1" w:styleId="bx--listitem">
    <w:name w:val="bx--list__item"/>
    <w:basedOn w:val="Normal"/>
    <w:rsid w:val="00E357B0"/>
    <w:pPr>
      <w:spacing w:before="100" w:beforeAutospacing="1" w:after="100" w:afterAutospacing="1" w:line="240" w:lineRule="auto"/>
      <w:jc w:val="left"/>
    </w:pPr>
    <w:rPr>
      <w:rFonts w:ascii="Times New Roman" w:eastAsia="Times New Roman" w:hAnsi="Times New Roman" w:cs="Times New Roman"/>
      <w:sz w:val="24"/>
      <w:szCs w:val="24"/>
      <w:lang w:val="en-IE" w:eastAsia="en-IE"/>
    </w:rPr>
  </w:style>
  <w:style w:type="character" w:styleId="UnresolvedMention">
    <w:name w:val="Unresolved Mention"/>
    <w:basedOn w:val="DefaultParagraphFont"/>
    <w:uiPriority w:val="99"/>
    <w:semiHidden/>
    <w:unhideWhenUsed/>
    <w:rsid w:val="004C0A4E"/>
    <w:rPr>
      <w:color w:val="605E5C"/>
      <w:shd w:val="clear" w:color="auto" w:fill="E1DFDD"/>
    </w:rPr>
  </w:style>
  <w:style w:type="character" w:styleId="FollowedHyperlink">
    <w:name w:val="FollowedHyperlink"/>
    <w:basedOn w:val="DefaultParagraphFont"/>
    <w:uiPriority w:val="99"/>
    <w:semiHidden/>
    <w:unhideWhenUsed/>
    <w:rsid w:val="003206F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2369">
      <w:bodyDiv w:val="1"/>
      <w:marLeft w:val="0"/>
      <w:marRight w:val="0"/>
      <w:marTop w:val="0"/>
      <w:marBottom w:val="0"/>
      <w:divBdr>
        <w:top w:val="none" w:sz="0" w:space="0" w:color="auto"/>
        <w:left w:val="none" w:sz="0" w:space="0" w:color="auto"/>
        <w:bottom w:val="none" w:sz="0" w:space="0" w:color="auto"/>
        <w:right w:val="none" w:sz="0" w:space="0" w:color="auto"/>
      </w:divBdr>
    </w:div>
    <w:div w:id="376777939">
      <w:bodyDiv w:val="1"/>
      <w:marLeft w:val="0"/>
      <w:marRight w:val="0"/>
      <w:marTop w:val="0"/>
      <w:marBottom w:val="0"/>
      <w:divBdr>
        <w:top w:val="none" w:sz="0" w:space="0" w:color="auto"/>
        <w:left w:val="none" w:sz="0" w:space="0" w:color="auto"/>
        <w:bottom w:val="none" w:sz="0" w:space="0" w:color="auto"/>
        <w:right w:val="none" w:sz="0" w:space="0" w:color="auto"/>
      </w:divBdr>
    </w:div>
    <w:div w:id="429400239">
      <w:bodyDiv w:val="1"/>
      <w:marLeft w:val="0"/>
      <w:marRight w:val="0"/>
      <w:marTop w:val="0"/>
      <w:marBottom w:val="0"/>
      <w:divBdr>
        <w:top w:val="none" w:sz="0" w:space="0" w:color="auto"/>
        <w:left w:val="none" w:sz="0" w:space="0" w:color="auto"/>
        <w:bottom w:val="none" w:sz="0" w:space="0" w:color="auto"/>
        <w:right w:val="none" w:sz="0" w:space="0" w:color="auto"/>
      </w:divBdr>
    </w:div>
    <w:div w:id="506141696">
      <w:bodyDiv w:val="1"/>
      <w:marLeft w:val="0"/>
      <w:marRight w:val="0"/>
      <w:marTop w:val="0"/>
      <w:marBottom w:val="0"/>
      <w:divBdr>
        <w:top w:val="none" w:sz="0" w:space="0" w:color="auto"/>
        <w:left w:val="none" w:sz="0" w:space="0" w:color="auto"/>
        <w:bottom w:val="none" w:sz="0" w:space="0" w:color="auto"/>
        <w:right w:val="none" w:sz="0" w:space="0" w:color="auto"/>
      </w:divBdr>
    </w:div>
    <w:div w:id="629670975">
      <w:bodyDiv w:val="1"/>
      <w:marLeft w:val="0"/>
      <w:marRight w:val="0"/>
      <w:marTop w:val="0"/>
      <w:marBottom w:val="0"/>
      <w:divBdr>
        <w:top w:val="none" w:sz="0" w:space="0" w:color="auto"/>
        <w:left w:val="none" w:sz="0" w:space="0" w:color="auto"/>
        <w:bottom w:val="none" w:sz="0" w:space="0" w:color="auto"/>
        <w:right w:val="none" w:sz="0" w:space="0" w:color="auto"/>
      </w:divBdr>
    </w:div>
    <w:div w:id="677080638">
      <w:bodyDiv w:val="1"/>
      <w:marLeft w:val="0"/>
      <w:marRight w:val="0"/>
      <w:marTop w:val="0"/>
      <w:marBottom w:val="0"/>
      <w:divBdr>
        <w:top w:val="none" w:sz="0" w:space="0" w:color="auto"/>
        <w:left w:val="none" w:sz="0" w:space="0" w:color="auto"/>
        <w:bottom w:val="none" w:sz="0" w:space="0" w:color="auto"/>
        <w:right w:val="none" w:sz="0" w:space="0" w:color="auto"/>
      </w:divBdr>
    </w:div>
    <w:div w:id="729116741">
      <w:bodyDiv w:val="1"/>
      <w:marLeft w:val="0"/>
      <w:marRight w:val="0"/>
      <w:marTop w:val="0"/>
      <w:marBottom w:val="0"/>
      <w:divBdr>
        <w:top w:val="none" w:sz="0" w:space="0" w:color="auto"/>
        <w:left w:val="none" w:sz="0" w:space="0" w:color="auto"/>
        <w:bottom w:val="none" w:sz="0" w:space="0" w:color="auto"/>
        <w:right w:val="none" w:sz="0" w:space="0" w:color="auto"/>
      </w:divBdr>
    </w:div>
    <w:div w:id="742525815">
      <w:bodyDiv w:val="1"/>
      <w:marLeft w:val="0"/>
      <w:marRight w:val="0"/>
      <w:marTop w:val="0"/>
      <w:marBottom w:val="0"/>
      <w:divBdr>
        <w:top w:val="none" w:sz="0" w:space="0" w:color="auto"/>
        <w:left w:val="none" w:sz="0" w:space="0" w:color="auto"/>
        <w:bottom w:val="none" w:sz="0" w:space="0" w:color="auto"/>
        <w:right w:val="none" w:sz="0" w:space="0" w:color="auto"/>
      </w:divBdr>
    </w:div>
    <w:div w:id="769854876">
      <w:bodyDiv w:val="1"/>
      <w:marLeft w:val="0"/>
      <w:marRight w:val="0"/>
      <w:marTop w:val="0"/>
      <w:marBottom w:val="0"/>
      <w:divBdr>
        <w:top w:val="none" w:sz="0" w:space="0" w:color="auto"/>
        <w:left w:val="none" w:sz="0" w:space="0" w:color="auto"/>
        <w:bottom w:val="none" w:sz="0" w:space="0" w:color="auto"/>
        <w:right w:val="none" w:sz="0" w:space="0" w:color="auto"/>
      </w:divBdr>
    </w:div>
    <w:div w:id="983512734">
      <w:bodyDiv w:val="1"/>
      <w:marLeft w:val="0"/>
      <w:marRight w:val="0"/>
      <w:marTop w:val="0"/>
      <w:marBottom w:val="0"/>
      <w:divBdr>
        <w:top w:val="none" w:sz="0" w:space="0" w:color="auto"/>
        <w:left w:val="none" w:sz="0" w:space="0" w:color="auto"/>
        <w:bottom w:val="none" w:sz="0" w:space="0" w:color="auto"/>
        <w:right w:val="none" w:sz="0" w:space="0" w:color="auto"/>
      </w:divBdr>
    </w:div>
    <w:div w:id="1128859198">
      <w:bodyDiv w:val="1"/>
      <w:marLeft w:val="0"/>
      <w:marRight w:val="0"/>
      <w:marTop w:val="0"/>
      <w:marBottom w:val="0"/>
      <w:divBdr>
        <w:top w:val="none" w:sz="0" w:space="0" w:color="auto"/>
        <w:left w:val="none" w:sz="0" w:space="0" w:color="auto"/>
        <w:bottom w:val="none" w:sz="0" w:space="0" w:color="auto"/>
        <w:right w:val="none" w:sz="0" w:space="0" w:color="auto"/>
      </w:divBdr>
    </w:div>
    <w:div w:id="1664970196">
      <w:bodyDiv w:val="1"/>
      <w:marLeft w:val="0"/>
      <w:marRight w:val="0"/>
      <w:marTop w:val="0"/>
      <w:marBottom w:val="0"/>
      <w:divBdr>
        <w:top w:val="none" w:sz="0" w:space="0" w:color="auto"/>
        <w:left w:val="none" w:sz="0" w:space="0" w:color="auto"/>
        <w:bottom w:val="none" w:sz="0" w:space="0" w:color="auto"/>
        <w:right w:val="none" w:sz="0" w:space="0" w:color="auto"/>
      </w:divBdr>
    </w:div>
    <w:div w:id="1722482828">
      <w:bodyDiv w:val="1"/>
      <w:marLeft w:val="0"/>
      <w:marRight w:val="0"/>
      <w:marTop w:val="0"/>
      <w:marBottom w:val="0"/>
      <w:divBdr>
        <w:top w:val="none" w:sz="0" w:space="0" w:color="auto"/>
        <w:left w:val="none" w:sz="0" w:space="0" w:color="auto"/>
        <w:bottom w:val="none" w:sz="0" w:space="0" w:color="auto"/>
        <w:right w:val="none" w:sz="0" w:space="0" w:color="auto"/>
      </w:divBdr>
    </w:div>
    <w:div w:id="1945650868">
      <w:bodyDiv w:val="1"/>
      <w:marLeft w:val="0"/>
      <w:marRight w:val="0"/>
      <w:marTop w:val="0"/>
      <w:marBottom w:val="0"/>
      <w:divBdr>
        <w:top w:val="none" w:sz="0" w:space="0" w:color="auto"/>
        <w:left w:val="none" w:sz="0" w:space="0" w:color="auto"/>
        <w:bottom w:val="none" w:sz="0" w:space="0" w:color="auto"/>
        <w:right w:val="none" w:sz="0" w:space="0" w:color="auto"/>
      </w:divBdr>
    </w:div>
    <w:div w:id="19712096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footnotes" Target="footnotes.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1.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0F3BD-3F18-47F6-905B-4ACDF40DA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951</Words>
  <Characters>2252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Personal</Company>
  <LinksUpToDate>false</LinksUpToDate>
  <CharactersWithSpaces>26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Kawish</dc:creator>
  <cp:keywords/>
  <dc:description/>
  <cp:lastModifiedBy>Krystin McDermott</cp:lastModifiedBy>
  <cp:revision>4</cp:revision>
  <cp:lastPrinted>2023-08-29T16:28:00Z</cp:lastPrinted>
  <dcterms:created xsi:type="dcterms:W3CDTF">2023-08-29T16:28:00Z</dcterms:created>
  <dcterms:modified xsi:type="dcterms:W3CDTF">2023-08-2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ZTofGzM"/&gt;&lt;style id="http://www.zotero.org/styles/elsevier-harvard" hasBibliography="1" bibliographyStyleHasBeenSet="1"/&gt;&lt;prefs&gt;&lt;pref name="fieldType" value="Field"/&gt;&lt;/prefs&gt;&lt;/data&gt;</vt:lpwstr>
  </property>
</Properties>
</file>